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A84ED4" w14:textId="0828CCFB" w:rsidR="00130D5E" w:rsidRPr="00645893" w:rsidRDefault="005F588A" w:rsidP="00130D5E">
      <w:pPr>
        <w:jc w:val="right"/>
        <w:rPr>
          <w:rFonts w:ascii="Times New Roman" w:hAnsi="Times New Roman" w:cs="Times New Roman"/>
          <w:lang w:val="es-ES_tradnl"/>
        </w:rPr>
      </w:pPr>
      <w:r>
        <w:rPr>
          <w:rFonts w:ascii="Times New Roman" w:hAnsi="Times New Roman" w:cs="Times New Roman"/>
          <w:lang w:val="es-ES_tradnl"/>
        </w:rPr>
        <w:t>Ciclo escolar 2018-2019</w:t>
      </w:r>
    </w:p>
    <w:p w14:paraId="6DE50975" w14:textId="77777777" w:rsidR="00130D5E" w:rsidRPr="00645893" w:rsidRDefault="00130D5E" w:rsidP="00130D5E">
      <w:pPr>
        <w:jc w:val="right"/>
        <w:rPr>
          <w:rFonts w:ascii="Times New Roman" w:hAnsi="Times New Roman" w:cs="Times New Roman"/>
          <w:lang w:val="es-ES_tradnl"/>
        </w:rPr>
      </w:pPr>
    </w:p>
    <w:p w14:paraId="06A8C3AB" w14:textId="77777777" w:rsidR="009249D7" w:rsidRPr="00645893" w:rsidRDefault="00130D5E" w:rsidP="00130D5E">
      <w:pPr>
        <w:jc w:val="center"/>
        <w:rPr>
          <w:rFonts w:ascii="Times New Roman" w:hAnsi="Times New Roman" w:cs="Times New Roman"/>
          <w:b/>
          <w:lang w:val="es-ES_tradnl"/>
        </w:rPr>
      </w:pPr>
      <w:r w:rsidRPr="00645893">
        <w:rPr>
          <w:rFonts w:ascii="Times New Roman" w:hAnsi="Times New Roman" w:cs="Times New Roman"/>
          <w:b/>
          <w:lang w:val="es-ES_tradnl"/>
        </w:rPr>
        <w:t>Formato para la elaboración de trabajos de investigación</w:t>
      </w:r>
    </w:p>
    <w:p w14:paraId="13673BD5" w14:textId="77777777" w:rsidR="00312B31" w:rsidRPr="00645893" w:rsidRDefault="00312B31" w:rsidP="00312B31">
      <w:pPr>
        <w:spacing w:line="360" w:lineRule="auto"/>
        <w:rPr>
          <w:rFonts w:ascii="Times New Roman" w:hAnsi="Times New Roman" w:cs="Times New Roman"/>
          <w:lang w:val="es-ES_tradnl"/>
        </w:rPr>
      </w:pPr>
    </w:p>
    <w:p w14:paraId="7A6F2381" w14:textId="588EAC08" w:rsidR="00312B31" w:rsidRPr="00645893" w:rsidRDefault="00312B31" w:rsidP="00312B31">
      <w:p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Con el fin de que logres un mayor dominio de la metodología de investigación, y te prepares para la elaboración y presentación de trabajos durante tu vida académica y tu desarrollo profesional, es importante que conozcas </w:t>
      </w:r>
      <w:r w:rsidR="002C04B6" w:rsidRPr="00645893">
        <w:rPr>
          <w:rFonts w:ascii="Times New Roman" w:hAnsi="Times New Roman" w:cs="Times New Roman"/>
          <w:lang w:val="es-ES_tradnl"/>
        </w:rPr>
        <w:t>algunos puntos</w:t>
      </w:r>
      <w:r w:rsidR="00F8610F" w:rsidRPr="00645893">
        <w:rPr>
          <w:rFonts w:ascii="Times New Roman" w:hAnsi="Times New Roman" w:cs="Times New Roman"/>
          <w:lang w:val="es-ES_tradnl"/>
        </w:rPr>
        <w:t xml:space="preserve"> importantes sobre cómo se plantea, estructura y presenta un proyecto de investigación</w:t>
      </w:r>
      <w:r w:rsidRPr="00645893">
        <w:rPr>
          <w:rFonts w:ascii="Times New Roman" w:hAnsi="Times New Roman" w:cs="Times New Roman"/>
          <w:lang w:val="es-ES_tradnl"/>
        </w:rPr>
        <w:t xml:space="preserve">. </w:t>
      </w:r>
    </w:p>
    <w:p w14:paraId="14B216DC" w14:textId="3734EBBD" w:rsidR="00F63417" w:rsidRPr="00645893" w:rsidRDefault="009B1A01" w:rsidP="00312B31">
      <w:p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stos lineamientos están basados en el Manual de Publicaciones de la Asociación Americana de Psicología (APA, por sus siglas en inglés) </w:t>
      </w:r>
      <w:r w:rsidRPr="00645893">
        <w:rPr>
          <w:rFonts w:ascii="Times New Roman" w:hAnsi="Times New Roman" w:cs="Times New Roman"/>
          <w:lang w:val="es-ES_tradnl"/>
        </w:rPr>
        <w:fldChar w:fldCharType="begin"/>
      </w:r>
      <w:r w:rsidRPr="00645893">
        <w:rPr>
          <w:rFonts w:ascii="Times New Roman" w:hAnsi="Times New Roman" w:cs="Times New Roman"/>
          <w:lang w:val="es-ES_tradnl"/>
        </w:rPr>
        <w:instrText xml:space="preserve"> ADDIN ZOTERO_ITEM CSL_CITATION {"citationID":"lobrhstio","properties":{"formattedCitation":"(2010)","plainCitation":"(2010)"},"citationItems":[{"id":385,"uris":["http://zotero.org/users/2449057/items/HSNQGCFN"],"uri":["http://zotero.org/users/2449057/items/HSNQGCFN"],"itemData":{"id":385,"type":"book","title":"Publication Manual of the American Psychological Association","publisher":"American Psychological Association","publisher-place":"Washington, DC","edition":"6","event-place":"Washington, DC","author":[{"literal":"American Psychological Association"}],"issued":{"date-parts":[["2010"]]}},"suppress-author":true}],"schema":"https://github.com/citation-style-language/schema/raw/master/csl-citation.json"} </w:instrText>
      </w:r>
      <w:r w:rsidRPr="00645893">
        <w:rPr>
          <w:rFonts w:ascii="Times New Roman" w:hAnsi="Times New Roman" w:cs="Times New Roman"/>
          <w:lang w:val="es-ES_tradnl"/>
        </w:rPr>
        <w:fldChar w:fldCharType="separate"/>
      </w:r>
      <w:r w:rsidRPr="00645893">
        <w:rPr>
          <w:rFonts w:ascii="Times New Roman" w:hAnsi="Times New Roman" w:cs="Times New Roman"/>
          <w:noProof/>
          <w:lang w:val="es-ES_tradnl"/>
        </w:rPr>
        <w:t>(2010)</w:t>
      </w:r>
      <w:r w:rsidRPr="00645893">
        <w:rPr>
          <w:rFonts w:ascii="Times New Roman" w:hAnsi="Times New Roman" w:cs="Times New Roman"/>
          <w:lang w:val="es-ES_tradnl"/>
        </w:rPr>
        <w:fldChar w:fldCharType="end"/>
      </w:r>
      <w:r w:rsidR="00F8610F" w:rsidRPr="00645893">
        <w:rPr>
          <w:rFonts w:ascii="Times New Roman" w:hAnsi="Times New Roman" w:cs="Times New Roman"/>
          <w:lang w:val="es-ES_tradnl"/>
        </w:rPr>
        <w:t>,</w:t>
      </w:r>
      <w:r w:rsidRPr="00645893">
        <w:rPr>
          <w:rFonts w:ascii="Times New Roman" w:hAnsi="Times New Roman" w:cs="Times New Roman"/>
          <w:lang w:val="es-ES_tradnl"/>
        </w:rPr>
        <w:t xml:space="preserve"> uno de los formatos más utilizados en investigación, principalmente en ciencias sociales. </w:t>
      </w:r>
    </w:p>
    <w:p w14:paraId="0F23A74E" w14:textId="77777777" w:rsidR="00312B31" w:rsidRPr="00645893" w:rsidRDefault="005A41DE" w:rsidP="00312B31">
      <w:pPr>
        <w:spacing w:line="360" w:lineRule="auto"/>
        <w:rPr>
          <w:rFonts w:ascii="Times New Roman" w:hAnsi="Times New Roman" w:cs="Times New Roman"/>
          <w:b/>
          <w:u w:val="single"/>
          <w:lang w:val="es-ES_tradnl"/>
        </w:rPr>
      </w:pPr>
      <w:r w:rsidRPr="00645893">
        <w:rPr>
          <w:rFonts w:ascii="Times New Roman" w:hAnsi="Times New Roman" w:cs="Times New Roman"/>
          <w:b/>
          <w:u w:val="single"/>
          <w:lang w:val="es-ES_tradnl"/>
        </w:rPr>
        <w:t>FORMATO</w:t>
      </w:r>
      <w:r w:rsidR="00312B31" w:rsidRPr="00645893">
        <w:rPr>
          <w:rFonts w:ascii="Times New Roman" w:hAnsi="Times New Roman" w:cs="Times New Roman"/>
          <w:b/>
          <w:u w:val="single"/>
          <w:lang w:val="es-ES_tradnl"/>
        </w:rPr>
        <w:t>:</w:t>
      </w:r>
    </w:p>
    <w:p w14:paraId="65D60358" w14:textId="77777777" w:rsidR="00312B31" w:rsidRPr="00645893" w:rsidRDefault="00312B31" w:rsidP="00312B3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Se utiliza </w:t>
      </w:r>
      <w:r w:rsidR="00F63417" w:rsidRPr="00645893">
        <w:rPr>
          <w:rFonts w:ascii="Times New Roman" w:hAnsi="Times New Roman" w:cs="Times New Roman"/>
          <w:lang w:val="es-ES_tradnl"/>
        </w:rPr>
        <w:t xml:space="preserve">tipo de letra </w:t>
      </w:r>
      <w:r w:rsidR="00F63417" w:rsidRPr="00645893">
        <w:rPr>
          <w:rFonts w:ascii="Times New Roman" w:hAnsi="Times New Roman" w:cs="Times New Roman"/>
          <w:b/>
          <w:lang w:val="es-ES_tradnl"/>
        </w:rPr>
        <w:t xml:space="preserve">Arial </w:t>
      </w:r>
      <w:r w:rsidR="00F63417" w:rsidRPr="00645893">
        <w:rPr>
          <w:rFonts w:ascii="Times New Roman" w:hAnsi="Times New Roman" w:cs="Times New Roman"/>
          <w:lang w:val="es-ES_tradnl"/>
        </w:rPr>
        <w:t xml:space="preserve">o </w:t>
      </w:r>
      <w:r w:rsidR="00F63417" w:rsidRPr="00645893">
        <w:rPr>
          <w:rFonts w:ascii="Times New Roman" w:hAnsi="Times New Roman" w:cs="Times New Roman"/>
          <w:b/>
          <w:lang w:val="es-ES_tradnl"/>
        </w:rPr>
        <w:t>Times New Roman</w:t>
      </w:r>
      <w:r w:rsidR="00F63417" w:rsidRPr="00645893">
        <w:rPr>
          <w:rFonts w:ascii="Times New Roman" w:hAnsi="Times New Roman" w:cs="Times New Roman"/>
          <w:lang w:val="es-ES_tradnl"/>
        </w:rPr>
        <w:t xml:space="preserve"> a 12 puntos. </w:t>
      </w:r>
    </w:p>
    <w:p w14:paraId="5E4B4705" w14:textId="77777777" w:rsidR="00F63417" w:rsidRPr="00645893" w:rsidRDefault="00F63417" w:rsidP="00312B3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Márgenes de 1 pulgada a cada lado</w:t>
      </w:r>
      <w:r w:rsidR="005A41DE" w:rsidRPr="00645893">
        <w:rPr>
          <w:rFonts w:ascii="Times New Roman" w:hAnsi="Times New Roman" w:cs="Times New Roman"/>
          <w:lang w:val="es-ES_tradnl"/>
        </w:rPr>
        <w:t xml:space="preserve"> (2.54 cm)</w:t>
      </w:r>
      <w:r w:rsidRPr="00645893">
        <w:rPr>
          <w:rFonts w:ascii="Times New Roman" w:hAnsi="Times New Roman" w:cs="Times New Roman"/>
          <w:lang w:val="es-ES_tradnl"/>
        </w:rPr>
        <w:t>.</w:t>
      </w:r>
    </w:p>
    <w:p w14:paraId="08F074EB" w14:textId="77777777" w:rsidR="00F63417" w:rsidRPr="00645893" w:rsidRDefault="009B1A01" w:rsidP="00312B3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Interlineado doble.</w:t>
      </w:r>
    </w:p>
    <w:p w14:paraId="0BC216A5" w14:textId="77777777"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Alineación a la izquierda (no justificado).</w:t>
      </w:r>
    </w:p>
    <w:p w14:paraId="2FEB5F0E" w14:textId="3CA93AD6" w:rsidR="005A41DE" w:rsidRPr="00645893" w:rsidRDefault="005A41DE"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Numerar páginas en la esquina inferior </w:t>
      </w:r>
      <w:r w:rsidR="00EF0343">
        <w:rPr>
          <w:rFonts w:ascii="Times New Roman" w:hAnsi="Times New Roman" w:cs="Times New Roman"/>
          <w:lang w:val="es-ES_tradnl"/>
        </w:rPr>
        <w:t>derecha</w:t>
      </w:r>
      <w:r w:rsidRPr="00645893">
        <w:rPr>
          <w:rFonts w:ascii="Times New Roman" w:hAnsi="Times New Roman" w:cs="Times New Roman"/>
          <w:lang w:val="es-ES_tradnl"/>
        </w:rPr>
        <w:t>.</w:t>
      </w:r>
    </w:p>
    <w:p w14:paraId="73AA6EE1" w14:textId="77777777" w:rsidR="005A41DE" w:rsidRPr="00645893" w:rsidRDefault="005A41DE"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l trabajo se presenta </w:t>
      </w:r>
      <w:r w:rsidRPr="00645893">
        <w:rPr>
          <w:rFonts w:ascii="Times New Roman" w:hAnsi="Times New Roman" w:cs="Times New Roman"/>
          <w:b/>
          <w:lang w:val="es-ES_tradnl"/>
        </w:rPr>
        <w:t xml:space="preserve">engrapado </w:t>
      </w:r>
      <w:r w:rsidRPr="00645893">
        <w:rPr>
          <w:rFonts w:ascii="Times New Roman" w:hAnsi="Times New Roman" w:cs="Times New Roman"/>
          <w:lang w:val="es-ES_tradnl"/>
        </w:rPr>
        <w:t xml:space="preserve">o </w:t>
      </w:r>
      <w:r w:rsidRPr="00645893">
        <w:rPr>
          <w:rFonts w:ascii="Times New Roman" w:hAnsi="Times New Roman" w:cs="Times New Roman"/>
          <w:b/>
          <w:lang w:val="es-ES_tradnl"/>
        </w:rPr>
        <w:t>engargolado</w:t>
      </w:r>
      <w:r w:rsidRPr="00645893">
        <w:rPr>
          <w:rFonts w:ascii="Times New Roman" w:hAnsi="Times New Roman" w:cs="Times New Roman"/>
          <w:lang w:val="es-ES_tradnl"/>
        </w:rPr>
        <w:t xml:space="preserve">, dependiendo del volumen del documento. </w:t>
      </w:r>
    </w:p>
    <w:p w14:paraId="6C6CA2EC" w14:textId="77777777" w:rsidR="005A41DE" w:rsidRPr="00645893" w:rsidRDefault="005A41DE" w:rsidP="005A41DE">
      <w:pPr>
        <w:spacing w:line="360" w:lineRule="auto"/>
        <w:rPr>
          <w:rFonts w:ascii="Times New Roman" w:hAnsi="Times New Roman" w:cs="Times New Roman"/>
          <w:b/>
          <w:u w:val="single"/>
          <w:lang w:val="es-ES_tradnl"/>
        </w:rPr>
      </w:pPr>
      <w:r w:rsidRPr="00645893">
        <w:rPr>
          <w:rFonts w:ascii="Times New Roman" w:hAnsi="Times New Roman" w:cs="Times New Roman"/>
          <w:b/>
          <w:u w:val="single"/>
          <w:lang w:val="es-ES_tradnl"/>
        </w:rPr>
        <w:t>REDACCIÓN Y ESTILO:</w:t>
      </w:r>
    </w:p>
    <w:p w14:paraId="1EB33B3C" w14:textId="77777777" w:rsidR="005A41DE" w:rsidRPr="00645893" w:rsidRDefault="005A41DE" w:rsidP="005A41DE">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Los trabajos de investigación se redactan </w:t>
      </w:r>
      <w:r w:rsidRPr="00645893">
        <w:rPr>
          <w:rFonts w:ascii="Times New Roman" w:hAnsi="Times New Roman" w:cs="Times New Roman"/>
          <w:b/>
          <w:lang w:val="es-ES_tradnl"/>
        </w:rPr>
        <w:t>en tercera persona</w:t>
      </w:r>
      <w:r w:rsidRPr="00645893">
        <w:rPr>
          <w:rFonts w:ascii="Times New Roman" w:hAnsi="Times New Roman" w:cs="Times New Roman"/>
          <w:lang w:val="es-ES_tradnl"/>
        </w:rPr>
        <w:t xml:space="preserve">, de principio a fin. </w:t>
      </w:r>
    </w:p>
    <w:p w14:paraId="5CF43E3E" w14:textId="77777777"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Cada párrafo no debe exceder los 7 renglones.</w:t>
      </w:r>
    </w:p>
    <w:p w14:paraId="2104BB60" w14:textId="77777777"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xcelente </w:t>
      </w:r>
      <w:r w:rsidRPr="00645893">
        <w:rPr>
          <w:rFonts w:ascii="Times New Roman" w:hAnsi="Times New Roman" w:cs="Times New Roman"/>
          <w:b/>
          <w:lang w:val="es-ES_tradnl"/>
        </w:rPr>
        <w:t xml:space="preserve">ortografía </w:t>
      </w:r>
      <w:r w:rsidRPr="00645893">
        <w:rPr>
          <w:rFonts w:ascii="Times New Roman" w:hAnsi="Times New Roman" w:cs="Times New Roman"/>
          <w:lang w:val="es-ES_tradnl"/>
        </w:rPr>
        <w:t xml:space="preserve">y </w:t>
      </w:r>
      <w:r w:rsidRPr="00645893">
        <w:rPr>
          <w:rFonts w:ascii="Times New Roman" w:hAnsi="Times New Roman" w:cs="Times New Roman"/>
          <w:b/>
          <w:lang w:val="es-ES_tradnl"/>
        </w:rPr>
        <w:t>redacción.</w:t>
      </w:r>
    </w:p>
    <w:p w14:paraId="4D950619" w14:textId="1CCF01B0"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Usar tinta negra y hojas blancas tamaño carta</w:t>
      </w:r>
      <w:r w:rsidR="00370AE8" w:rsidRPr="00645893">
        <w:rPr>
          <w:rFonts w:ascii="Times New Roman" w:hAnsi="Times New Roman" w:cs="Times New Roman"/>
          <w:lang w:val="es-ES_tradnl"/>
        </w:rPr>
        <w:t>.</w:t>
      </w:r>
    </w:p>
    <w:p w14:paraId="2AABD31E" w14:textId="4C8083F8" w:rsidR="00370AE8" w:rsidRPr="00645893" w:rsidRDefault="00370AE8"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Se escribe en prosa y en voz activa. </w:t>
      </w:r>
    </w:p>
    <w:p w14:paraId="6917DE12" w14:textId="77777777" w:rsidR="005A41DE" w:rsidRPr="00645893" w:rsidRDefault="005A41DE" w:rsidP="005A41DE">
      <w:pPr>
        <w:spacing w:line="360" w:lineRule="auto"/>
        <w:rPr>
          <w:rFonts w:ascii="Times New Roman" w:hAnsi="Times New Roman" w:cs="Times New Roman"/>
          <w:b/>
          <w:u w:val="single"/>
          <w:lang w:val="es-ES_tradnl"/>
        </w:rPr>
      </w:pPr>
      <w:r w:rsidRPr="00645893">
        <w:rPr>
          <w:rFonts w:ascii="Times New Roman" w:hAnsi="Times New Roman" w:cs="Times New Roman"/>
          <w:b/>
          <w:u w:val="single"/>
          <w:lang w:val="es-ES_tradnl"/>
        </w:rPr>
        <w:t>CITAS Y REFERENCIAS:</w:t>
      </w:r>
    </w:p>
    <w:p w14:paraId="53AF5572" w14:textId="77777777"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s importante consultar bibliografía reciente (2000 a la fecha). En caso de una referencia clásica, se debe sustentar su relevancia para la investigación. </w:t>
      </w:r>
    </w:p>
    <w:p w14:paraId="086DC864" w14:textId="77777777"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No se aceptarán consultas de enciclopedias.</w:t>
      </w:r>
    </w:p>
    <w:p w14:paraId="76AD4CDC" w14:textId="7C287248" w:rsidR="009B1A01" w:rsidRPr="00645893" w:rsidRDefault="009B1A01"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Las referencias de internet</w:t>
      </w:r>
      <w:r w:rsidR="00B35B72" w:rsidRPr="00645893">
        <w:rPr>
          <w:rFonts w:ascii="Times New Roman" w:hAnsi="Times New Roman" w:cs="Times New Roman"/>
          <w:lang w:val="es-ES_tradnl"/>
        </w:rPr>
        <w:t xml:space="preserve"> y multimedia</w:t>
      </w:r>
      <w:r w:rsidRPr="00645893">
        <w:rPr>
          <w:rFonts w:ascii="Times New Roman" w:hAnsi="Times New Roman" w:cs="Times New Roman"/>
          <w:lang w:val="es-ES_tradnl"/>
        </w:rPr>
        <w:t xml:space="preserve"> deben provenir de </w:t>
      </w:r>
      <w:r w:rsidR="00B35B72" w:rsidRPr="00645893">
        <w:rPr>
          <w:rFonts w:ascii="Times New Roman" w:hAnsi="Times New Roman" w:cs="Times New Roman"/>
          <w:lang w:val="es-ES_tradnl"/>
        </w:rPr>
        <w:t>fuentes</w:t>
      </w:r>
      <w:r w:rsidRPr="00645893">
        <w:rPr>
          <w:rFonts w:ascii="Times New Roman" w:hAnsi="Times New Roman" w:cs="Times New Roman"/>
          <w:lang w:val="es-ES_tradnl"/>
        </w:rPr>
        <w:t xml:space="preserve"> </w:t>
      </w:r>
      <w:r w:rsidRPr="00645893">
        <w:rPr>
          <w:rFonts w:ascii="Times New Roman" w:hAnsi="Times New Roman" w:cs="Times New Roman"/>
          <w:b/>
          <w:lang w:val="es-ES_tradnl"/>
        </w:rPr>
        <w:t>confiables</w:t>
      </w:r>
      <w:r w:rsidRPr="00645893">
        <w:rPr>
          <w:rFonts w:ascii="Times New Roman" w:hAnsi="Times New Roman" w:cs="Times New Roman"/>
          <w:lang w:val="es-ES_tradnl"/>
        </w:rPr>
        <w:t xml:space="preserve">. Se deben incluir los datos necesarios para conformarse como bibliografía. </w:t>
      </w:r>
    </w:p>
    <w:p w14:paraId="716A9E63" w14:textId="77777777" w:rsidR="005A41DE" w:rsidRPr="00645893" w:rsidRDefault="005A41DE"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s fundamental acudir a fuentes </w:t>
      </w:r>
      <w:r w:rsidRPr="00645893">
        <w:rPr>
          <w:rFonts w:ascii="Times New Roman" w:hAnsi="Times New Roman" w:cs="Times New Roman"/>
          <w:b/>
          <w:lang w:val="es-ES_tradnl"/>
        </w:rPr>
        <w:t>originales, actuales y confiables</w:t>
      </w:r>
      <w:r w:rsidRPr="00645893">
        <w:rPr>
          <w:rFonts w:ascii="Times New Roman" w:hAnsi="Times New Roman" w:cs="Times New Roman"/>
          <w:lang w:val="es-ES_tradnl"/>
        </w:rPr>
        <w:t xml:space="preserve">. Los maestros deberán orientar a los alumnos sugiriendo los más convenientes de acuerdo al tema de la investigación. </w:t>
      </w:r>
    </w:p>
    <w:p w14:paraId="224B2F95" w14:textId="77777777" w:rsidR="005A41DE" w:rsidRPr="00645893" w:rsidRDefault="005A41DE" w:rsidP="009B1A01">
      <w:pPr>
        <w:pStyle w:val="Prrafodelista"/>
        <w:numPr>
          <w:ilvl w:val="0"/>
          <w:numId w:val="1"/>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Todo el documento debe incluir citas y/o referencias. Es importante que estas se encuentren coherentemente integradas en el texto. Las únicas secciones exentas son Método y Resultados (se pueden incluir, pero no son obligatorias). </w:t>
      </w:r>
    </w:p>
    <w:p w14:paraId="36B526F3" w14:textId="77777777" w:rsidR="00B35B72" w:rsidRPr="00645893" w:rsidRDefault="00B35B72" w:rsidP="00B35B72">
      <w:pPr>
        <w:pStyle w:val="Prrafodelista"/>
        <w:spacing w:line="360" w:lineRule="auto"/>
        <w:rPr>
          <w:rFonts w:ascii="Times New Roman" w:hAnsi="Times New Roman" w:cs="Times New Roman"/>
          <w:lang w:val="es-ES_tradnl"/>
        </w:rPr>
      </w:pPr>
    </w:p>
    <w:p w14:paraId="2B34EBE0" w14:textId="77777777" w:rsidR="008F60DE" w:rsidRPr="00645893" w:rsidRDefault="008F60DE" w:rsidP="008F60DE">
      <w:pPr>
        <w:spacing w:line="360" w:lineRule="auto"/>
        <w:rPr>
          <w:rFonts w:ascii="Times New Roman" w:hAnsi="Times New Roman" w:cs="Times New Roman"/>
          <w:b/>
          <w:u w:val="single"/>
          <w:lang w:val="es-ES_tradnl"/>
        </w:rPr>
      </w:pPr>
      <w:r w:rsidRPr="00645893">
        <w:rPr>
          <w:rFonts w:ascii="Times New Roman" w:hAnsi="Times New Roman" w:cs="Times New Roman"/>
          <w:b/>
          <w:u w:val="single"/>
          <w:lang w:val="es-ES_tradnl"/>
        </w:rPr>
        <w:lastRenderedPageBreak/>
        <w:t>ESTRUCTURA Y CONTENIDOS:</w:t>
      </w:r>
    </w:p>
    <w:p w14:paraId="3255525A" w14:textId="717E0FF7" w:rsidR="009820A3" w:rsidRPr="00645893" w:rsidRDefault="009820A3" w:rsidP="008F60DE">
      <w:p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A </w:t>
      </w:r>
      <w:r w:rsidR="005F588A" w:rsidRPr="00645893">
        <w:rPr>
          <w:rFonts w:ascii="Times New Roman" w:hAnsi="Times New Roman" w:cs="Times New Roman"/>
          <w:lang w:val="es-ES_tradnl"/>
        </w:rPr>
        <w:t>continuación,</w:t>
      </w:r>
      <w:r w:rsidRPr="00645893">
        <w:rPr>
          <w:rFonts w:ascii="Times New Roman" w:hAnsi="Times New Roman" w:cs="Times New Roman"/>
          <w:lang w:val="es-ES_tradnl"/>
        </w:rPr>
        <w:t xml:space="preserve"> se presenta la estructura general y los elementos que debe contener el trabajo.</w:t>
      </w:r>
      <w:r w:rsidR="00777A34" w:rsidRPr="00645893">
        <w:rPr>
          <w:rFonts w:ascii="Times New Roman" w:hAnsi="Times New Roman" w:cs="Times New Roman"/>
          <w:lang w:val="es-ES_tradnl"/>
        </w:rPr>
        <w:t xml:space="preserve"> Algunos de estos pueden variar dependiendo del tipo de investigación.</w:t>
      </w:r>
      <w:r w:rsidRPr="00645893">
        <w:rPr>
          <w:rFonts w:ascii="Times New Roman" w:hAnsi="Times New Roman" w:cs="Times New Roman"/>
          <w:lang w:val="es-ES_tradnl"/>
        </w:rPr>
        <w:t xml:space="preserve"> Más adelante se describe cada apartado. </w:t>
      </w:r>
    </w:p>
    <w:p w14:paraId="2761B3CF" w14:textId="77777777" w:rsidR="00777A34" w:rsidRPr="00645893" w:rsidRDefault="00777A34" w:rsidP="008F60DE">
      <w:pPr>
        <w:spacing w:line="360" w:lineRule="auto"/>
        <w:rPr>
          <w:rFonts w:ascii="Times New Roman" w:hAnsi="Times New Roman" w:cs="Times New Roman"/>
          <w:lang w:val="es-ES_tradnl"/>
        </w:rPr>
      </w:pPr>
    </w:p>
    <w:p w14:paraId="2849C845" w14:textId="1AA51EDD" w:rsidR="00F63417" w:rsidRPr="00645893" w:rsidRDefault="009820A3"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PORTADA</w:t>
      </w:r>
    </w:p>
    <w:p w14:paraId="3D951075" w14:textId="7FD88064" w:rsidR="009820A3" w:rsidRPr="00645893" w:rsidRDefault="009820A3"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RESUMEN/ABSTRACT</w:t>
      </w:r>
    </w:p>
    <w:p w14:paraId="4B9DCD44" w14:textId="61383CCC" w:rsidR="009820A3" w:rsidRPr="00645893" w:rsidRDefault="009820A3"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ÍNDICE</w:t>
      </w:r>
    </w:p>
    <w:p w14:paraId="5419149A" w14:textId="4AE5BA13" w:rsidR="009820A3"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INTRODUCCIÓN</w:t>
      </w:r>
    </w:p>
    <w:p w14:paraId="6A203621" w14:textId="7A9692AD"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MARCO TEÓRICO / ANTECEDENTES</w:t>
      </w:r>
    </w:p>
    <w:p w14:paraId="2BFBEBEC" w14:textId="346F79BF"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MÉTODO</w:t>
      </w:r>
    </w:p>
    <w:p w14:paraId="339E562D" w14:textId="5C5CC241"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RESULTADOS</w:t>
      </w:r>
    </w:p>
    <w:p w14:paraId="6D952382" w14:textId="053E6439"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DISCUSIÓN</w:t>
      </w:r>
    </w:p>
    <w:p w14:paraId="5D2F939A" w14:textId="45979A0D"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CONCLUSIONES</w:t>
      </w:r>
    </w:p>
    <w:p w14:paraId="45814AAE" w14:textId="1548137C" w:rsidR="009820A3" w:rsidRPr="00645893" w:rsidRDefault="009820A3"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BIBLIOGRAFÍA</w:t>
      </w:r>
    </w:p>
    <w:p w14:paraId="63FDB92A" w14:textId="17B5754C" w:rsidR="00777A34" w:rsidRPr="00645893" w:rsidRDefault="00777A34" w:rsidP="00777A34">
      <w:pPr>
        <w:pStyle w:val="Prrafodelista"/>
        <w:numPr>
          <w:ilvl w:val="0"/>
          <w:numId w:val="25"/>
        </w:numPr>
        <w:spacing w:line="360" w:lineRule="auto"/>
        <w:rPr>
          <w:rFonts w:ascii="Times New Roman" w:hAnsi="Times New Roman" w:cs="Times New Roman"/>
          <w:lang w:val="es-ES_tradnl"/>
        </w:rPr>
      </w:pPr>
      <w:r w:rsidRPr="00645893">
        <w:rPr>
          <w:rFonts w:ascii="Times New Roman" w:hAnsi="Times New Roman" w:cs="Times New Roman"/>
          <w:lang w:val="es-ES_tradnl"/>
        </w:rPr>
        <w:t>ANEXOS (opcional)</w:t>
      </w:r>
    </w:p>
    <w:p w14:paraId="3194B504" w14:textId="77777777" w:rsidR="005A41DE" w:rsidRPr="00645893" w:rsidRDefault="005A41DE" w:rsidP="00F63417">
      <w:pPr>
        <w:spacing w:line="360" w:lineRule="auto"/>
        <w:rPr>
          <w:rFonts w:ascii="Times New Roman" w:hAnsi="Times New Roman" w:cs="Times New Roman"/>
          <w:b/>
          <w:lang w:val="es-ES_tradnl"/>
        </w:rPr>
      </w:pPr>
    </w:p>
    <w:p w14:paraId="6D531E29" w14:textId="77777777" w:rsidR="00370AE8" w:rsidRPr="00645893" w:rsidRDefault="009820A3" w:rsidP="00370AE8">
      <w:pPr>
        <w:pStyle w:val="Prrafodelista"/>
        <w:numPr>
          <w:ilvl w:val="0"/>
          <w:numId w:val="4"/>
        </w:numPr>
        <w:spacing w:line="360" w:lineRule="auto"/>
        <w:rPr>
          <w:rFonts w:ascii="Times New Roman" w:hAnsi="Times New Roman" w:cs="Times New Roman"/>
          <w:b/>
          <w:lang w:val="es-ES_tradnl"/>
        </w:rPr>
      </w:pPr>
      <w:r w:rsidRPr="00645893">
        <w:rPr>
          <w:rFonts w:ascii="Times New Roman" w:hAnsi="Times New Roman" w:cs="Times New Roman"/>
          <w:b/>
          <w:lang w:val="es-ES_tradnl"/>
        </w:rPr>
        <w:t>PORTADA:</w:t>
      </w:r>
      <w:r w:rsidRPr="00645893">
        <w:rPr>
          <w:rFonts w:ascii="Times New Roman" w:hAnsi="Times New Roman" w:cs="Times New Roman"/>
          <w:b/>
          <w:lang w:val="es-ES_tradnl"/>
        </w:rPr>
        <w:tab/>
      </w:r>
    </w:p>
    <w:p w14:paraId="0DEEEEF0" w14:textId="3D699930" w:rsidR="009820A3" w:rsidRPr="00645893" w:rsidRDefault="009820A3" w:rsidP="00370AE8">
      <w:pPr>
        <w:pStyle w:val="Prrafodelista"/>
        <w:numPr>
          <w:ilvl w:val="0"/>
          <w:numId w:val="6"/>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La portada </w:t>
      </w:r>
      <w:r w:rsidR="00A63740" w:rsidRPr="00645893">
        <w:rPr>
          <w:rFonts w:ascii="Times New Roman" w:hAnsi="Times New Roman" w:cs="Times New Roman"/>
          <w:b/>
          <w:lang w:val="es-ES_tradnl"/>
        </w:rPr>
        <w:t xml:space="preserve">solamente </w:t>
      </w:r>
      <w:r w:rsidRPr="00645893">
        <w:rPr>
          <w:rFonts w:ascii="Times New Roman" w:hAnsi="Times New Roman" w:cs="Times New Roman"/>
          <w:lang w:val="es-ES_tradnl"/>
        </w:rPr>
        <w:t xml:space="preserve">debe incluir el </w:t>
      </w:r>
      <w:r w:rsidR="00A63740" w:rsidRPr="00645893">
        <w:rPr>
          <w:rFonts w:ascii="Times New Roman" w:hAnsi="Times New Roman" w:cs="Times New Roman"/>
          <w:lang w:val="es-ES_tradnl"/>
        </w:rPr>
        <w:t xml:space="preserve">nombre de la escuela, </w:t>
      </w:r>
      <w:r w:rsidRPr="00645893">
        <w:rPr>
          <w:rFonts w:ascii="Times New Roman" w:hAnsi="Times New Roman" w:cs="Times New Roman"/>
          <w:lang w:val="es-ES_tradnl"/>
        </w:rPr>
        <w:t>título del traba</w:t>
      </w:r>
      <w:r w:rsidR="00A63740" w:rsidRPr="00645893">
        <w:rPr>
          <w:rFonts w:ascii="Times New Roman" w:hAnsi="Times New Roman" w:cs="Times New Roman"/>
          <w:lang w:val="es-ES_tradnl"/>
        </w:rPr>
        <w:t>jo (máximo 15</w:t>
      </w:r>
      <w:r w:rsidRPr="00645893">
        <w:rPr>
          <w:rFonts w:ascii="Times New Roman" w:hAnsi="Times New Roman" w:cs="Times New Roman"/>
          <w:lang w:val="es-ES_tradnl"/>
        </w:rPr>
        <w:t xml:space="preserve"> palabras), el nombre del autor(es)</w:t>
      </w:r>
      <w:r w:rsidR="00A63740" w:rsidRPr="00645893">
        <w:rPr>
          <w:rFonts w:ascii="Times New Roman" w:hAnsi="Times New Roman" w:cs="Times New Roman"/>
          <w:lang w:val="es-ES_tradnl"/>
        </w:rPr>
        <w:t>, materia, grado y fecha</w:t>
      </w:r>
      <w:r w:rsidR="00777A34" w:rsidRPr="00645893">
        <w:rPr>
          <w:rFonts w:ascii="Times New Roman" w:hAnsi="Times New Roman" w:cs="Times New Roman"/>
          <w:lang w:val="es-ES_tradnl"/>
        </w:rPr>
        <w:t xml:space="preserve"> de entrega</w:t>
      </w:r>
      <w:r w:rsidR="00A63740" w:rsidRPr="00645893">
        <w:rPr>
          <w:rFonts w:ascii="Times New Roman" w:hAnsi="Times New Roman" w:cs="Times New Roman"/>
          <w:lang w:val="es-ES_tradnl"/>
        </w:rPr>
        <w:t>.</w:t>
      </w:r>
    </w:p>
    <w:p w14:paraId="38F3F9D1" w14:textId="77777777" w:rsidR="00AF7F76" w:rsidRPr="00645893" w:rsidRDefault="00907545" w:rsidP="00370AE8">
      <w:pPr>
        <w:pStyle w:val="Prrafodelista"/>
        <w:numPr>
          <w:ilvl w:val="0"/>
          <w:numId w:val="6"/>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El título debe reflejar el tema del estudio, y/o las variables de interés y la relación entre las mismas (efectos, causa, </w:t>
      </w:r>
      <w:r w:rsidR="007E2E9C" w:rsidRPr="00645893">
        <w:rPr>
          <w:rFonts w:ascii="Times New Roman" w:hAnsi="Times New Roman" w:cs="Times New Roman"/>
          <w:lang w:val="es-ES_tradnl"/>
        </w:rPr>
        <w:t>asociación, etc.).</w:t>
      </w:r>
      <w:r w:rsidR="00777A34" w:rsidRPr="00645893">
        <w:rPr>
          <w:rFonts w:ascii="Times New Roman" w:hAnsi="Times New Roman" w:cs="Times New Roman"/>
          <w:lang w:val="es-ES_tradnl"/>
        </w:rPr>
        <w:t xml:space="preserve"> Por ejemplo: </w:t>
      </w:r>
    </w:p>
    <w:p w14:paraId="28371D17" w14:textId="41B3E231" w:rsidR="00907545" w:rsidRPr="00645893" w:rsidRDefault="00AF7F76" w:rsidP="00AF7F76">
      <w:pPr>
        <w:pStyle w:val="Prrafodelista"/>
        <w:spacing w:line="360" w:lineRule="auto"/>
        <w:jc w:val="center"/>
        <w:rPr>
          <w:rFonts w:ascii="Times New Roman" w:hAnsi="Times New Roman" w:cs="Times New Roman"/>
          <w:b/>
          <w:lang w:val="es-ES_tradnl"/>
        </w:rPr>
      </w:pPr>
      <w:r w:rsidRPr="00645893">
        <w:rPr>
          <w:rFonts w:ascii="Times New Roman" w:hAnsi="Times New Roman" w:cs="Times New Roman"/>
          <w:b/>
          <w:lang w:val="es-ES_tradnl"/>
        </w:rPr>
        <w:t xml:space="preserve">“Efectos del ejercicio aeróbico como </w:t>
      </w:r>
      <w:r w:rsidR="00A86EA5" w:rsidRPr="00645893">
        <w:rPr>
          <w:rFonts w:ascii="Times New Roman" w:hAnsi="Times New Roman" w:cs="Times New Roman"/>
          <w:b/>
          <w:lang w:val="es-ES_tradnl"/>
        </w:rPr>
        <w:t>complemento en el tratamiento de la depresión</w:t>
      </w:r>
      <w:r w:rsidRPr="00645893">
        <w:rPr>
          <w:rFonts w:ascii="Times New Roman" w:hAnsi="Times New Roman" w:cs="Times New Roman"/>
          <w:b/>
          <w:lang w:val="es-ES_tradnl"/>
        </w:rPr>
        <w:t>”</w:t>
      </w:r>
    </w:p>
    <w:p w14:paraId="2E3AFCB6" w14:textId="77777777" w:rsidR="00AF7F76" w:rsidRPr="00645893" w:rsidRDefault="00AF7F76" w:rsidP="00AF7F76">
      <w:pPr>
        <w:pStyle w:val="Prrafodelista"/>
        <w:spacing w:line="360" w:lineRule="auto"/>
        <w:jc w:val="center"/>
        <w:rPr>
          <w:rFonts w:ascii="Times New Roman" w:hAnsi="Times New Roman" w:cs="Times New Roman"/>
          <w:b/>
          <w:lang w:val="es-ES_tradnl"/>
        </w:rPr>
      </w:pPr>
    </w:p>
    <w:p w14:paraId="2F2223C3" w14:textId="647A6CE9" w:rsidR="00A63740" w:rsidRPr="00645893" w:rsidRDefault="00A63740" w:rsidP="009820A3">
      <w:pPr>
        <w:pStyle w:val="Prrafodelista"/>
        <w:spacing w:line="360" w:lineRule="auto"/>
        <w:rPr>
          <w:rFonts w:ascii="Times New Roman" w:hAnsi="Times New Roman" w:cs="Times New Roman"/>
          <w:lang w:val="es-ES_tradnl"/>
        </w:rPr>
      </w:pPr>
      <w:r w:rsidRPr="00645893">
        <w:rPr>
          <w:rFonts w:ascii="Times New Roman" w:hAnsi="Times New Roman" w:cs="Times New Roman"/>
          <w:noProof/>
          <w:lang w:val="es-ES_tradnl" w:eastAsia="es-ES_tradnl"/>
        </w:rPr>
        <mc:AlternateContent>
          <mc:Choice Requires="wps">
            <w:drawing>
              <wp:anchor distT="0" distB="0" distL="114300" distR="114300" simplePos="0" relativeHeight="251659264" behindDoc="0" locked="0" layoutInCell="1" allowOverlap="1" wp14:anchorId="7D1A65BC" wp14:editId="092406A8">
                <wp:simplePos x="0" y="0"/>
                <wp:positionH relativeFrom="column">
                  <wp:posOffset>2286000</wp:posOffset>
                </wp:positionH>
                <wp:positionV relativeFrom="paragraph">
                  <wp:posOffset>11430</wp:posOffset>
                </wp:positionV>
                <wp:extent cx="2057400" cy="2057400"/>
                <wp:effectExtent l="0" t="0" r="25400" b="25400"/>
                <wp:wrapSquare wrapText="bothSides"/>
                <wp:docPr id="1" name="Text Box 1"/>
                <wp:cNvGraphicFramePr/>
                <a:graphic xmlns:a="http://schemas.openxmlformats.org/drawingml/2006/main">
                  <a:graphicData uri="http://schemas.microsoft.com/office/word/2010/wordprocessingShape">
                    <wps:wsp>
                      <wps:cNvSpPr txBox="1"/>
                      <wps:spPr>
                        <a:xfrm>
                          <a:off x="0" y="0"/>
                          <a:ext cx="2057400" cy="2057400"/>
                        </a:xfrm>
                        <a:prstGeom prst="rect">
                          <a:avLst/>
                        </a:prstGeom>
                        <a:noFill/>
                        <a:ln>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C4D55B" w14:textId="28C09897"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Nombre de la escuela</w:t>
                            </w:r>
                          </w:p>
                          <w:p w14:paraId="0111F3BF" w14:textId="77777777" w:rsidR="0054013C" w:rsidRPr="00A63740" w:rsidRDefault="0054013C" w:rsidP="00A63740">
                            <w:pPr>
                              <w:jc w:val="center"/>
                              <w:rPr>
                                <w:rFonts w:ascii="Times New Roman" w:hAnsi="Times New Roman" w:cs="Times New Roman"/>
                                <w:sz w:val="20"/>
                                <w:szCs w:val="20"/>
                              </w:rPr>
                            </w:pPr>
                          </w:p>
                          <w:p w14:paraId="7FAAA727" w14:textId="77777777" w:rsidR="0054013C" w:rsidRPr="00A63740" w:rsidRDefault="0054013C" w:rsidP="00A63740">
                            <w:pPr>
                              <w:jc w:val="center"/>
                              <w:rPr>
                                <w:rFonts w:ascii="Times New Roman" w:hAnsi="Times New Roman" w:cs="Times New Roman"/>
                                <w:sz w:val="20"/>
                                <w:szCs w:val="20"/>
                              </w:rPr>
                            </w:pPr>
                          </w:p>
                          <w:p w14:paraId="50DB87C1" w14:textId="77777777" w:rsidR="0054013C" w:rsidRPr="00A63740" w:rsidRDefault="0054013C" w:rsidP="00A63740">
                            <w:pPr>
                              <w:jc w:val="center"/>
                              <w:rPr>
                                <w:rFonts w:ascii="Times New Roman" w:hAnsi="Times New Roman" w:cs="Times New Roman"/>
                                <w:sz w:val="20"/>
                                <w:szCs w:val="20"/>
                              </w:rPr>
                            </w:pPr>
                          </w:p>
                          <w:p w14:paraId="10F3CDA9" w14:textId="6551ED89" w:rsidR="0054013C" w:rsidRPr="00A63740" w:rsidRDefault="0054013C" w:rsidP="00A63740">
                            <w:pPr>
                              <w:jc w:val="center"/>
                              <w:rPr>
                                <w:rFonts w:ascii="Times New Roman" w:hAnsi="Times New Roman" w:cs="Times New Roman"/>
                                <w:b/>
                                <w:sz w:val="20"/>
                                <w:szCs w:val="20"/>
                              </w:rPr>
                            </w:pPr>
                            <w:r w:rsidRPr="00A63740">
                              <w:rPr>
                                <w:rFonts w:ascii="Times New Roman" w:hAnsi="Times New Roman" w:cs="Times New Roman"/>
                                <w:b/>
                                <w:sz w:val="20"/>
                                <w:szCs w:val="20"/>
                              </w:rPr>
                              <w:t>Título del trabajo</w:t>
                            </w:r>
                          </w:p>
                          <w:p w14:paraId="3E2D2785" w14:textId="18F1D1AF" w:rsidR="0054013C" w:rsidRPr="00A63740" w:rsidRDefault="0054013C" w:rsidP="00A63740">
                            <w:pPr>
                              <w:jc w:val="center"/>
                              <w:rPr>
                                <w:rFonts w:ascii="Times New Roman" w:hAnsi="Times New Roman" w:cs="Times New Roman"/>
                                <w:b/>
                                <w:sz w:val="20"/>
                                <w:szCs w:val="20"/>
                              </w:rPr>
                            </w:pPr>
                            <w:r w:rsidRPr="00A63740">
                              <w:rPr>
                                <w:rFonts w:ascii="Times New Roman" w:hAnsi="Times New Roman" w:cs="Times New Roman"/>
                                <w:b/>
                                <w:sz w:val="20"/>
                                <w:szCs w:val="20"/>
                              </w:rPr>
                              <w:t>(máximo 15 palabras)</w:t>
                            </w:r>
                          </w:p>
                          <w:p w14:paraId="295ABC2D" w14:textId="77777777" w:rsidR="0054013C" w:rsidRPr="00A63740" w:rsidRDefault="0054013C" w:rsidP="00A63740">
                            <w:pPr>
                              <w:jc w:val="center"/>
                              <w:rPr>
                                <w:rFonts w:ascii="Times New Roman" w:hAnsi="Times New Roman" w:cs="Times New Roman"/>
                                <w:b/>
                                <w:sz w:val="20"/>
                                <w:szCs w:val="20"/>
                              </w:rPr>
                            </w:pPr>
                          </w:p>
                          <w:p w14:paraId="1005D70E" w14:textId="77777777" w:rsidR="0054013C" w:rsidRPr="00A63740" w:rsidRDefault="0054013C" w:rsidP="00A63740">
                            <w:pPr>
                              <w:jc w:val="center"/>
                              <w:rPr>
                                <w:rFonts w:ascii="Times New Roman" w:hAnsi="Times New Roman" w:cs="Times New Roman"/>
                                <w:b/>
                                <w:sz w:val="20"/>
                                <w:szCs w:val="20"/>
                              </w:rPr>
                            </w:pPr>
                          </w:p>
                          <w:p w14:paraId="4B17FB91" w14:textId="77777777" w:rsidR="0054013C" w:rsidRPr="00A63740" w:rsidRDefault="0054013C" w:rsidP="00A63740">
                            <w:pPr>
                              <w:jc w:val="center"/>
                              <w:rPr>
                                <w:rFonts w:ascii="Times New Roman" w:hAnsi="Times New Roman" w:cs="Times New Roman"/>
                                <w:b/>
                                <w:sz w:val="20"/>
                                <w:szCs w:val="20"/>
                              </w:rPr>
                            </w:pPr>
                          </w:p>
                          <w:p w14:paraId="721ACE74" w14:textId="06D4E78E"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Nombre del alumno</w:t>
                            </w:r>
                          </w:p>
                          <w:p w14:paraId="096F1DBF" w14:textId="6712DD56"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Materia</w:t>
                            </w:r>
                          </w:p>
                          <w:p w14:paraId="30C3EAC9" w14:textId="04B4F6B1"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Grado</w:t>
                            </w:r>
                          </w:p>
                          <w:p w14:paraId="59C20E8C" w14:textId="2D689202"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Fec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180pt;margin-top:.9pt;width:162pt;height:1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" filled="f" strokecolor="black [3213]">
                <v:textbox>
                  <w:txbxContent>
                    <w:p w14:paraId="15C4D55B" w14:textId="28C09897"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Nombre de la escuela</w:t>
                      </w:r>
                    </w:p>
                    <w:p w14:paraId="0111F3BF" w14:textId="77777777" w:rsidR="0054013C" w:rsidRPr="00A63740" w:rsidRDefault="0054013C" w:rsidP="00A63740">
                      <w:pPr>
                        <w:jc w:val="center"/>
                        <w:rPr>
                          <w:rFonts w:ascii="Times New Roman" w:hAnsi="Times New Roman" w:cs="Times New Roman"/>
                          <w:sz w:val="20"/>
                          <w:szCs w:val="20"/>
                        </w:rPr>
                      </w:pPr>
                    </w:p>
                    <w:p w14:paraId="7FAAA727" w14:textId="77777777" w:rsidR="0054013C" w:rsidRPr="00A63740" w:rsidRDefault="0054013C" w:rsidP="00A63740">
                      <w:pPr>
                        <w:jc w:val="center"/>
                        <w:rPr>
                          <w:rFonts w:ascii="Times New Roman" w:hAnsi="Times New Roman" w:cs="Times New Roman"/>
                          <w:sz w:val="20"/>
                          <w:szCs w:val="20"/>
                        </w:rPr>
                      </w:pPr>
                    </w:p>
                    <w:p w14:paraId="50DB87C1" w14:textId="77777777" w:rsidR="0054013C" w:rsidRPr="00A63740" w:rsidRDefault="0054013C" w:rsidP="00A63740">
                      <w:pPr>
                        <w:jc w:val="center"/>
                        <w:rPr>
                          <w:rFonts w:ascii="Times New Roman" w:hAnsi="Times New Roman" w:cs="Times New Roman"/>
                          <w:sz w:val="20"/>
                          <w:szCs w:val="20"/>
                        </w:rPr>
                      </w:pPr>
                    </w:p>
                    <w:p w14:paraId="10F3CDA9" w14:textId="6551ED89" w:rsidR="0054013C" w:rsidRPr="00A63740" w:rsidRDefault="0054013C" w:rsidP="00A63740">
                      <w:pPr>
                        <w:jc w:val="center"/>
                        <w:rPr>
                          <w:rFonts w:ascii="Times New Roman" w:hAnsi="Times New Roman" w:cs="Times New Roman"/>
                          <w:b/>
                          <w:sz w:val="20"/>
                          <w:szCs w:val="20"/>
                        </w:rPr>
                      </w:pPr>
                      <w:r w:rsidRPr="00A63740">
                        <w:rPr>
                          <w:rFonts w:ascii="Times New Roman" w:hAnsi="Times New Roman" w:cs="Times New Roman"/>
                          <w:b/>
                          <w:sz w:val="20"/>
                          <w:szCs w:val="20"/>
                        </w:rPr>
                        <w:t>Título del trabajo</w:t>
                      </w:r>
                    </w:p>
                    <w:p w14:paraId="3E2D2785" w14:textId="18F1D1AF" w:rsidR="0054013C" w:rsidRPr="00A63740" w:rsidRDefault="0054013C" w:rsidP="00A63740">
                      <w:pPr>
                        <w:jc w:val="center"/>
                        <w:rPr>
                          <w:rFonts w:ascii="Times New Roman" w:hAnsi="Times New Roman" w:cs="Times New Roman"/>
                          <w:b/>
                          <w:sz w:val="20"/>
                          <w:szCs w:val="20"/>
                        </w:rPr>
                      </w:pPr>
                      <w:r w:rsidRPr="00A63740">
                        <w:rPr>
                          <w:rFonts w:ascii="Times New Roman" w:hAnsi="Times New Roman" w:cs="Times New Roman"/>
                          <w:b/>
                          <w:sz w:val="20"/>
                          <w:szCs w:val="20"/>
                        </w:rPr>
                        <w:t>(máximo 15 palabras)</w:t>
                      </w:r>
                    </w:p>
                    <w:p w14:paraId="295ABC2D" w14:textId="77777777" w:rsidR="0054013C" w:rsidRPr="00A63740" w:rsidRDefault="0054013C" w:rsidP="00A63740">
                      <w:pPr>
                        <w:jc w:val="center"/>
                        <w:rPr>
                          <w:rFonts w:ascii="Times New Roman" w:hAnsi="Times New Roman" w:cs="Times New Roman"/>
                          <w:b/>
                          <w:sz w:val="20"/>
                          <w:szCs w:val="20"/>
                        </w:rPr>
                      </w:pPr>
                    </w:p>
                    <w:p w14:paraId="1005D70E" w14:textId="77777777" w:rsidR="0054013C" w:rsidRPr="00A63740" w:rsidRDefault="0054013C" w:rsidP="00A63740">
                      <w:pPr>
                        <w:jc w:val="center"/>
                        <w:rPr>
                          <w:rFonts w:ascii="Times New Roman" w:hAnsi="Times New Roman" w:cs="Times New Roman"/>
                          <w:b/>
                          <w:sz w:val="20"/>
                          <w:szCs w:val="20"/>
                        </w:rPr>
                      </w:pPr>
                    </w:p>
                    <w:p w14:paraId="4B17FB91" w14:textId="77777777" w:rsidR="0054013C" w:rsidRPr="00A63740" w:rsidRDefault="0054013C" w:rsidP="00A63740">
                      <w:pPr>
                        <w:jc w:val="center"/>
                        <w:rPr>
                          <w:rFonts w:ascii="Times New Roman" w:hAnsi="Times New Roman" w:cs="Times New Roman"/>
                          <w:b/>
                          <w:sz w:val="20"/>
                          <w:szCs w:val="20"/>
                        </w:rPr>
                      </w:pPr>
                    </w:p>
                    <w:p w14:paraId="721ACE74" w14:textId="06D4E78E"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Nombre del alumno</w:t>
                      </w:r>
                    </w:p>
                    <w:p w14:paraId="096F1DBF" w14:textId="6712DD56"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Materia</w:t>
                      </w:r>
                    </w:p>
                    <w:p w14:paraId="30C3EAC9" w14:textId="04B4F6B1"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Grado</w:t>
                      </w:r>
                    </w:p>
                    <w:p w14:paraId="59C20E8C" w14:textId="2D689202" w:rsidR="0054013C" w:rsidRPr="00A63740" w:rsidRDefault="0054013C" w:rsidP="00A63740">
                      <w:pPr>
                        <w:jc w:val="center"/>
                        <w:rPr>
                          <w:rFonts w:ascii="Times New Roman" w:hAnsi="Times New Roman" w:cs="Times New Roman"/>
                          <w:sz w:val="20"/>
                          <w:szCs w:val="20"/>
                        </w:rPr>
                      </w:pPr>
                      <w:r w:rsidRPr="00A63740">
                        <w:rPr>
                          <w:rFonts w:ascii="Times New Roman" w:hAnsi="Times New Roman" w:cs="Times New Roman"/>
                          <w:sz w:val="20"/>
                          <w:szCs w:val="20"/>
                        </w:rPr>
                        <w:t>Fecha</w:t>
                      </w:r>
                    </w:p>
                  </w:txbxContent>
                </v:textbox>
                <w10:wrap type="square"/>
              </v:shape>
            </w:pict>
          </mc:Fallback>
        </mc:AlternateContent>
      </w:r>
    </w:p>
    <w:p w14:paraId="4BC2B932" w14:textId="77777777" w:rsidR="00A63740" w:rsidRPr="00645893" w:rsidRDefault="00A63740" w:rsidP="009820A3">
      <w:pPr>
        <w:pStyle w:val="Prrafodelista"/>
        <w:spacing w:line="360" w:lineRule="auto"/>
        <w:rPr>
          <w:rFonts w:ascii="Times New Roman" w:hAnsi="Times New Roman" w:cs="Times New Roman"/>
          <w:lang w:val="es-ES_tradnl"/>
        </w:rPr>
      </w:pPr>
    </w:p>
    <w:p w14:paraId="08478657" w14:textId="77777777" w:rsidR="00A63740" w:rsidRPr="00645893" w:rsidRDefault="00A63740" w:rsidP="009820A3">
      <w:pPr>
        <w:pStyle w:val="Prrafodelista"/>
        <w:spacing w:line="360" w:lineRule="auto"/>
        <w:rPr>
          <w:rFonts w:ascii="Times New Roman" w:hAnsi="Times New Roman" w:cs="Times New Roman"/>
          <w:lang w:val="es-ES_tradnl"/>
        </w:rPr>
      </w:pPr>
    </w:p>
    <w:p w14:paraId="3AF95C8C" w14:textId="77777777" w:rsidR="00A63740" w:rsidRPr="00645893" w:rsidRDefault="00A63740" w:rsidP="009820A3">
      <w:pPr>
        <w:pStyle w:val="Prrafodelista"/>
        <w:spacing w:line="360" w:lineRule="auto"/>
        <w:rPr>
          <w:rFonts w:ascii="Times New Roman" w:hAnsi="Times New Roman" w:cs="Times New Roman"/>
          <w:lang w:val="es-ES_tradnl"/>
        </w:rPr>
      </w:pPr>
    </w:p>
    <w:p w14:paraId="0B602F65" w14:textId="77777777" w:rsidR="00A63740" w:rsidRPr="00645893" w:rsidRDefault="00A63740" w:rsidP="009820A3">
      <w:pPr>
        <w:pStyle w:val="Prrafodelista"/>
        <w:spacing w:line="360" w:lineRule="auto"/>
        <w:rPr>
          <w:rFonts w:ascii="Times New Roman" w:hAnsi="Times New Roman" w:cs="Times New Roman"/>
          <w:lang w:val="es-ES_tradnl"/>
        </w:rPr>
      </w:pPr>
    </w:p>
    <w:p w14:paraId="0406E294" w14:textId="77777777" w:rsidR="00A63740" w:rsidRPr="00645893" w:rsidRDefault="00A63740" w:rsidP="009820A3">
      <w:pPr>
        <w:pStyle w:val="Prrafodelista"/>
        <w:spacing w:line="360" w:lineRule="auto"/>
        <w:rPr>
          <w:rFonts w:ascii="Times New Roman" w:hAnsi="Times New Roman" w:cs="Times New Roman"/>
          <w:lang w:val="es-ES_tradnl"/>
        </w:rPr>
      </w:pPr>
    </w:p>
    <w:p w14:paraId="3266D542" w14:textId="3023B242" w:rsidR="00A63740" w:rsidRPr="00645893" w:rsidRDefault="00A63740" w:rsidP="009820A3">
      <w:pPr>
        <w:pStyle w:val="Prrafodelista"/>
        <w:spacing w:line="360" w:lineRule="auto"/>
        <w:rPr>
          <w:rFonts w:ascii="Times New Roman" w:hAnsi="Times New Roman" w:cs="Times New Roman"/>
          <w:lang w:val="es-ES_tradnl"/>
        </w:rPr>
      </w:pPr>
    </w:p>
    <w:p w14:paraId="447265FD" w14:textId="77777777" w:rsidR="00370AE8" w:rsidRPr="00645893" w:rsidRDefault="00370AE8" w:rsidP="009820A3">
      <w:pPr>
        <w:pStyle w:val="Prrafodelista"/>
        <w:spacing w:line="360" w:lineRule="auto"/>
        <w:rPr>
          <w:rFonts w:ascii="Times New Roman" w:hAnsi="Times New Roman" w:cs="Times New Roman"/>
          <w:lang w:val="es-ES_tradnl"/>
        </w:rPr>
      </w:pPr>
    </w:p>
    <w:p w14:paraId="2E10100E" w14:textId="77777777" w:rsidR="00A63740" w:rsidRPr="00645893" w:rsidRDefault="00A63740" w:rsidP="009820A3">
      <w:pPr>
        <w:pStyle w:val="Prrafodelista"/>
        <w:spacing w:line="360" w:lineRule="auto"/>
        <w:rPr>
          <w:rFonts w:ascii="Times New Roman" w:hAnsi="Times New Roman" w:cs="Times New Roman"/>
          <w:lang w:val="es-ES_tradnl"/>
        </w:rPr>
      </w:pPr>
    </w:p>
    <w:p w14:paraId="2CF95096" w14:textId="77777777" w:rsidR="00A86EA5" w:rsidRPr="00645893" w:rsidRDefault="00A86EA5" w:rsidP="009820A3">
      <w:pPr>
        <w:pStyle w:val="Prrafodelista"/>
        <w:spacing w:line="360" w:lineRule="auto"/>
        <w:rPr>
          <w:rFonts w:ascii="Times New Roman" w:hAnsi="Times New Roman" w:cs="Times New Roman"/>
          <w:lang w:val="es-ES_tradnl"/>
        </w:rPr>
      </w:pPr>
    </w:p>
    <w:p w14:paraId="73955BB6" w14:textId="77777777" w:rsidR="00A86EA5" w:rsidRPr="00645893" w:rsidRDefault="00A86EA5" w:rsidP="009820A3">
      <w:pPr>
        <w:pStyle w:val="Prrafodelista"/>
        <w:spacing w:line="360" w:lineRule="auto"/>
        <w:rPr>
          <w:rFonts w:ascii="Times New Roman" w:hAnsi="Times New Roman" w:cs="Times New Roman"/>
          <w:lang w:val="es-ES_tradnl"/>
        </w:rPr>
      </w:pPr>
    </w:p>
    <w:p w14:paraId="78ECF813" w14:textId="12D19C98" w:rsidR="009820A3" w:rsidRPr="00645893" w:rsidRDefault="009820A3"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RESUMEN/ABSTRACT</w:t>
      </w:r>
    </w:p>
    <w:p w14:paraId="48F08355" w14:textId="1F14B3AB" w:rsidR="00370AE8" w:rsidRPr="00645893" w:rsidRDefault="00C8453F" w:rsidP="00370AE8">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El</w:t>
      </w:r>
      <w:r w:rsidR="00370AE8" w:rsidRPr="00645893">
        <w:rPr>
          <w:rFonts w:ascii="Times New Roman" w:hAnsi="Times New Roman" w:cs="Times New Roman"/>
          <w:lang w:val="es-ES_tradnl"/>
        </w:rPr>
        <w:t xml:space="preserve"> resumen</w:t>
      </w:r>
      <w:r w:rsidR="0052188A" w:rsidRPr="00645893">
        <w:rPr>
          <w:rFonts w:ascii="Times New Roman" w:hAnsi="Times New Roman" w:cs="Times New Roman"/>
          <w:lang w:val="es-ES_tradnl"/>
        </w:rPr>
        <w:t xml:space="preserve"> (español)</w:t>
      </w:r>
      <w:r w:rsidRPr="00645893">
        <w:rPr>
          <w:rFonts w:ascii="Times New Roman" w:hAnsi="Times New Roman" w:cs="Times New Roman"/>
          <w:lang w:val="es-ES_tradnl"/>
        </w:rPr>
        <w:t xml:space="preserve"> o </w:t>
      </w:r>
      <w:r w:rsidR="00370AE8" w:rsidRPr="00645893">
        <w:rPr>
          <w:rFonts w:ascii="Times New Roman" w:hAnsi="Times New Roman" w:cs="Times New Roman"/>
          <w:lang w:val="es-ES_tradnl"/>
        </w:rPr>
        <w:t>abstract</w:t>
      </w:r>
      <w:r w:rsidR="0052188A" w:rsidRPr="00645893">
        <w:rPr>
          <w:rFonts w:ascii="Times New Roman" w:hAnsi="Times New Roman" w:cs="Times New Roman"/>
          <w:lang w:val="es-ES_tradnl"/>
        </w:rPr>
        <w:t xml:space="preserve"> (inglés)</w:t>
      </w:r>
      <w:r w:rsidRPr="00645893">
        <w:rPr>
          <w:rFonts w:ascii="Times New Roman" w:hAnsi="Times New Roman" w:cs="Times New Roman"/>
          <w:lang w:val="es-ES_tradnl"/>
        </w:rPr>
        <w:t>, es una síntesis que presenta de manera sucinta y clara el contenido de la investigación.</w:t>
      </w:r>
    </w:p>
    <w:p w14:paraId="154BC4E2" w14:textId="575353DA" w:rsidR="00370AE8" w:rsidRPr="00645893" w:rsidRDefault="00370AE8" w:rsidP="00370AE8">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presenta en un párrafo preciso, autodefinible, conciso, específico y descriptivo que </w:t>
      </w:r>
      <w:r w:rsidRPr="00645893">
        <w:rPr>
          <w:rFonts w:ascii="Times New Roman" w:hAnsi="Times New Roman" w:cs="Times New Roman"/>
          <w:b/>
          <w:lang w:val="es-ES_tradnl"/>
        </w:rPr>
        <w:t>no exceda las 150 palabras.</w:t>
      </w:r>
    </w:p>
    <w:p w14:paraId="32C4BB79" w14:textId="3D16F853" w:rsidR="00370AE8" w:rsidRPr="00645893" w:rsidRDefault="00370AE8" w:rsidP="00370AE8">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Debe contener: el problema de investigación, los sujetos (número, tipo, edad, sexo, especie), el método (aparatos, procedimientos, pruebas), los hallazgos principales, las conclusiones, implicaciones o aplicaciones. </w:t>
      </w:r>
    </w:p>
    <w:p w14:paraId="0028ECF4" w14:textId="00AFDC88" w:rsidR="00370AE8" w:rsidRPr="00645893" w:rsidRDefault="00370AE8" w:rsidP="00370AE8">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A pesar de ser b</w:t>
      </w:r>
      <w:r w:rsidR="00F8610F" w:rsidRPr="00645893">
        <w:rPr>
          <w:rFonts w:ascii="Times New Roman" w:hAnsi="Times New Roman" w:cs="Times New Roman"/>
          <w:lang w:val="es-ES_tradnl"/>
        </w:rPr>
        <w:t>reve, debe ser coherente y claro</w:t>
      </w:r>
      <w:r w:rsidRPr="00645893">
        <w:rPr>
          <w:rFonts w:ascii="Times New Roman" w:hAnsi="Times New Roman" w:cs="Times New Roman"/>
          <w:lang w:val="es-ES_tradnl"/>
        </w:rPr>
        <w:t xml:space="preserve">. Es el párrafo más importante de la investigación, ya que es el primero que se lee. </w:t>
      </w:r>
    </w:p>
    <w:p w14:paraId="28AE02BE" w14:textId="3C07CD23" w:rsidR="0052188A" w:rsidRPr="00645893" w:rsidRDefault="0052188A" w:rsidP="00370AE8">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utiliza el tiempo presente para describir resultados con aplicación continua o para conclusiones. </w:t>
      </w:r>
    </w:p>
    <w:p w14:paraId="73BF6A2E" w14:textId="2A3CF7F9" w:rsidR="00370AE8" w:rsidRPr="00645893" w:rsidRDefault="0052188A" w:rsidP="00B35B72">
      <w:pPr>
        <w:pStyle w:val="Prrafodelista"/>
        <w:numPr>
          <w:ilvl w:val="0"/>
          <w:numId w:val="7"/>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utiliza el tiempo pasado para describir variables manipuladas o pruebas aplicadas. </w:t>
      </w:r>
    </w:p>
    <w:p w14:paraId="0001D99D" w14:textId="77777777" w:rsidR="00B35B72" w:rsidRPr="00645893" w:rsidRDefault="00B35B72" w:rsidP="00B35B72">
      <w:pPr>
        <w:pStyle w:val="Prrafodelista"/>
        <w:spacing w:line="360" w:lineRule="auto"/>
        <w:rPr>
          <w:rFonts w:ascii="Times New Roman" w:hAnsi="Times New Roman" w:cs="Times New Roman"/>
          <w:b/>
          <w:lang w:val="es-ES_tradnl"/>
        </w:rPr>
      </w:pPr>
    </w:p>
    <w:p w14:paraId="5905CEEF" w14:textId="71F455A2" w:rsidR="0052188A" w:rsidRPr="00645893" w:rsidRDefault="009820A3" w:rsidP="0052188A">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ÍNDICE</w:t>
      </w:r>
    </w:p>
    <w:p w14:paraId="45860F8E" w14:textId="1907C423" w:rsidR="0052188A" w:rsidRPr="00645893" w:rsidRDefault="0052188A" w:rsidP="0052188A">
      <w:pPr>
        <w:pStyle w:val="Prrafodelista"/>
        <w:numPr>
          <w:ilvl w:val="0"/>
          <w:numId w:val="8"/>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Debe incluir los capítulos y subcapítulos numerados, indicando las páginas en donde se encuentran. </w:t>
      </w:r>
    </w:p>
    <w:p w14:paraId="0342140C" w14:textId="58898A84" w:rsidR="0052188A" w:rsidRPr="00645893" w:rsidRDefault="0052188A" w:rsidP="0052188A">
      <w:pPr>
        <w:pStyle w:val="Prrafodelista"/>
        <w:numPr>
          <w:ilvl w:val="0"/>
          <w:numId w:val="8"/>
        </w:numPr>
        <w:spacing w:line="360" w:lineRule="auto"/>
        <w:rPr>
          <w:rFonts w:ascii="Times New Roman" w:hAnsi="Times New Roman" w:cs="Times New Roman"/>
          <w:b/>
          <w:lang w:val="es-ES_tradnl"/>
        </w:rPr>
      </w:pPr>
      <w:r w:rsidRPr="00645893">
        <w:rPr>
          <w:rFonts w:ascii="Times New Roman" w:hAnsi="Times New Roman" w:cs="Times New Roman"/>
          <w:lang w:val="es-ES_tradnl"/>
        </w:rPr>
        <w:t>Las secciones princip</w:t>
      </w:r>
      <w:r w:rsidR="00B35B72" w:rsidRPr="00645893">
        <w:rPr>
          <w:rFonts w:ascii="Times New Roman" w:hAnsi="Times New Roman" w:cs="Times New Roman"/>
          <w:lang w:val="es-ES_tradnl"/>
        </w:rPr>
        <w:t xml:space="preserve">ales se numeran 1, 2, 3, etc; </w:t>
      </w:r>
      <w:r w:rsidRPr="00645893">
        <w:rPr>
          <w:rFonts w:ascii="Times New Roman" w:hAnsi="Times New Roman" w:cs="Times New Roman"/>
          <w:lang w:val="es-ES_tradnl"/>
        </w:rPr>
        <w:t>los subcapítulos 1.1, 1.2</w:t>
      </w:r>
      <w:r w:rsidR="00B35B72" w:rsidRPr="00645893">
        <w:rPr>
          <w:rFonts w:ascii="Times New Roman" w:hAnsi="Times New Roman" w:cs="Times New Roman"/>
          <w:lang w:val="es-ES_tradnl"/>
        </w:rPr>
        <w:t>, 1.3</w:t>
      </w:r>
      <w:r w:rsidRPr="00645893">
        <w:rPr>
          <w:rFonts w:ascii="Times New Roman" w:hAnsi="Times New Roman" w:cs="Times New Roman"/>
          <w:lang w:val="es-ES_tradnl"/>
        </w:rPr>
        <w:t xml:space="preserve"> etc.</w:t>
      </w:r>
      <w:r w:rsidR="00B35B72" w:rsidRPr="00645893">
        <w:rPr>
          <w:rFonts w:ascii="Times New Roman" w:hAnsi="Times New Roman" w:cs="Times New Roman"/>
          <w:lang w:val="es-ES_tradnl"/>
        </w:rPr>
        <w:t xml:space="preserve">; y los apéndices A, B, C etc. </w:t>
      </w:r>
    </w:p>
    <w:p w14:paraId="44EEA3FF" w14:textId="4E6ACB4C" w:rsidR="0052188A" w:rsidRPr="00645893" w:rsidRDefault="0052188A" w:rsidP="0052188A">
      <w:pPr>
        <w:pStyle w:val="Prrafodelista"/>
        <w:numPr>
          <w:ilvl w:val="0"/>
          <w:numId w:val="8"/>
        </w:numPr>
        <w:spacing w:line="360" w:lineRule="auto"/>
        <w:rPr>
          <w:rFonts w:ascii="Times New Roman" w:hAnsi="Times New Roman" w:cs="Times New Roman"/>
          <w:b/>
          <w:lang w:val="es-ES_tradnl"/>
        </w:rPr>
      </w:pPr>
      <w:r w:rsidRPr="00645893">
        <w:rPr>
          <w:rFonts w:ascii="Times New Roman" w:hAnsi="Times New Roman" w:cs="Times New Roman"/>
          <w:lang w:val="es-ES_tradnl"/>
        </w:rPr>
        <w:t>Se recomienda generar el índice utilizando los estilos de encabezado y las tablas automáticas de Word.</w:t>
      </w:r>
    </w:p>
    <w:p w14:paraId="1B9F6ECF" w14:textId="77777777" w:rsidR="0052188A" w:rsidRPr="00645893" w:rsidRDefault="0052188A" w:rsidP="0052188A">
      <w:pPr>
        <w:pStyle w:val="Prrafodelista"/>
        <w:spacing w:line="360" w:lineRule="auto"/>
        <w:rPr>
          <w:rFonts w:ascii="Times New Roman" w:hAnsi="Times New Roman" w:cs="Times New Roman"/>
          <w:b/>
          <w:lang w:val="es-ES_tradnl"/>
        </w:rPr>
      </w:pPr>
    </w:p>
    <w:p w14:paraId="217C284A" w14:textId="034D5521" w:rsidR="00D02741" w:rsidRPr="00645893" w:rsidRDefault="00D02741"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INTRODUCCIÓN</w:t>
      </w:r>
    </w:p>
    <w:p w14:paraId="587A85A8" w14:textId="19A82177" w:rsidR="00EB5BFB" w:rsidRPr="00645893" w:rsidRDefault="00EB5BFB" w:rsidP="007E2E9C">
      <w:pPr>
        <w:pStyle w:val="Prrafodelista"/>
        <w:numPr>
          <w:ilvl w:val="0"/>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sta sección debe presentar de manera clara la pregunta de investigación y su relevancia. </w:t>
      </w:r>
    </w:p>
    <w:p w14:paraId="2B849DD8" w14:textId="65325B5E" w:rsidR="00EB5BFB" w:rsidRPr="00645893" w:rsidRDefault="00EB5BFB" w:rsidP="007E2E9C">
      <w:pPr>
        <w:pStyle w:val="Prrafodelista"/>
        <w:numPr>
          <w:ilvl w:val="0"/>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Contiene los siguientes apartados:</w:t>
      </w:r>
    </w:p>
    <w:p w14:paraId="3C80DF17" w14:textId="77777777" w:rsidR="00EB5BFB" w:rsidRPr="00645893" w:rsidRDefault="00EB5BFB" w:rsidP="00EB5BFB">
      <w:pPr>
        <w:pStyle w:val="Prrafodelista"/>
        <w:numPr>
          <w:ilvl w:val="1"/>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Pregunta de investigación: Describe el problema o pregunta que se busca resolver</w:t>
      </w:r>
    </w:p>
    <w:p w14:paraId="62189C55" w14:textId="1CC4F353" w:rsidR="00EB5BFB" w:rsidRPr="00645893" w:rsidRDefault="00EB5BFB" w:rsidP="00EB5BFB">
      <w:pPr>
        <w:pStyle w:val="Prrafodelista"/>
        <w:numPr>
          <w:ilvl w:val="1"/>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Objetivos: </w:t>
      </w:r>
    </w:p>
    <w:p w14:paraId="28EBF0A6" w14:textId="0C914D9F" w:rsidR="00EB5BFB" w:rsidRPr="00645893" w:rsidRDefault="007E3821" w:rsidP="00EB5BFB">
      <w:pPr>
        <w:pStyle w:val="Prrafodelista"/>
        <w:numPr>
          <w:ilvl w:val="2"/>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Objetivo general</w:t>
      </w:r>
      <w:r w:rsidR="00EB5BFB" w:rsidRPr="00645893">
        <w:rPr>
          <w:rFonts w:ascii="Times New Roman" w:hAnsi="Times New Roman" w:cs="Times New Roman"/>
          <w:lang w:val="es-ES_tradnl"/>
        </w:rPr>
        <w:t>: presentan</w:t>
      </w:r>
      <w:r w:rsidRPr="00645893">
        <w:rPr>
          <w:rFonts w:ascii="Times New Roman" w:hAnsi="Times New Roman" w:cs="Times New Roman"/>
          <w:lang w:val="es-ES_tradnl"/>
        </w:rPr>
        <w:t xml:space="preserve"> la finalidad del estudio completo</w:t>
      </w:r>
      <w:r w:rsidR="00852B72" w:rsidRPr="00645893">
        <w:rPr>
          <w:rFonts w:ascii="Times New Roman" w:hAnsi="Times New Roman" w:cs="Times New Roman"/>
          <w:lang w:val="es-ES_tradnl"/>
        </w:rPr>
        <w:t xml:space="preserve">, </w:t>
      </w:r>
      <w:r w:rsidR="00CB5045" w:rsidRPr="00645893">
        <w:rPr>
          <w:rFonts w:ascii="Times New Roman" w:hAnsi="Times New Roman" w:cs="Times New Roman"/>
          <w:lang w:val="es-ES_tradnl"/>
        </w:rPr>
        <w:t>qué es lo que</w:t>
      </w:r>
      <w:r w:rsidR="00852B72" w:rsidRPr="00645893">
        <w:rPr>
          <w:rFonts w:ascii="Times New Roman" w:hAnsi="Times New Roman" w:cs="Times New Roman"/>
          <w:lang w:val="es-ES_tradnl"/>
        </w:rPr>
        <w:t xml:space="preserve"> se pretende investigar</w:t>
      </w:r>
      <w:r w:rsidR="00EB5BFB" w:rsidRPr="00645893">
        <w:rPr>
          <w:rFonts w:ascii="Times New Roman" w:hAnsi="Times New Roman" w:cs="Times New Roman"/>
          <w:lang w:val="es-ES_tradnl"/>
        </w:rPr>
        <w:t xml:space="preserve">. </w:t>
      </w:r>
    </w:p>
    <w:p w14:paraId="6F3D3A5C" w14:textId="39DC570C" w:rsidR="00EB5BFB" w:rsidRPr="00645893" w:rsidRDefault="00EB5BFB" w:rsidP="00EB5BFB">
      <w:pPr>
        <w:pStyle w:val="Prrafodelista"/>
        <w:numPr>
          <w:ilvl w:val="2"/>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Objetivos específicos: </w:t>
      </w:r>
      <w:r w:rsidR="007E3821" w:rsidRPr="00645893">
        <w:rPr>
          <w:rFonts w:ascii="Times New Roman" w:hAnsi="Times New Roman" w:cs="Times New Roman"/>
          <w:lang w:val="es-ES_tradnl"/>
        </w:rPr>
        <w:t>identifican lo que se pretende lograr en las diferentes etapas de la investigación</w:t>
      </w:r>
      <w:r w:rsidRPr="00645893">
        <w:rPr>
          <w:rFonts w:ascii="Times New Roman" w:hAnsi="Times New Roman" w:cs="Times New Roman"/>
          <w:lang w:val="es-ES_tradnl"/>
        </w:rPr>
        <w:t xml:space="preserve">. </w:t>
      </w:r>
    </w:p>
    <w:p w14:paraId="6AFC6A90" w14:textId="20265276" w:rsidR="00EB5BFB" w:rsidRPr="00645893" w:rsidRDefault="00EB5BFB" w:rsidP="00EB5BFB">
      <w:pPr>
        <w:pStyle w:val="Prrafodelista"/>
        <w:numPr>
          <w:ilvl w:val="0"/>
          <w:numId w:val="27"/>
        </w:numPr>
        <w:spacing w:line="360" w:lineRule="auto"/>
        <w:rPr>
          <w:rFonts w:ascii="Times New Roman" w:hAnsi="Times New Roman" w:cs="Times New Roman"/>
          <w:lang w:val="es-ES_tradnl"/>
        </w:rPr>
      </w:pPr>
      <w:r w:rsidRPr="00645893">
        <w:rPr>
          <w:rFonts w:ascii="Times New Roman" w:hAnsi="Times New Roman" w:cs="Times New Roman"/>
          <w:lang w:val="es-ES_tradnl"/>
        </w:rPr>
        <w:t>Justificación: responde a preguntas como:</w:t>
      </w:r>
    </w:p>
    <w:p w14:paraId="2E0014B4" w14:textId="2D965B5E" w:rsidR="007E2E9C" w:rsidRPr="00645893" w:rsidRDefault="007E2E9C" w:rsidP="00EB5BFB">
      <w:pPr>
        <w:pStyle w:val="Prrafodelista"/>
        <w:numPr>
          <w:ilvl w:val="2"/>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Por qué es importante este problema?</w:t>
      </w:r>
    </w:p>
    <w:p w14:paraId="7B740951" w14:textId="730C8FA7" w:rsidR="007E2E9C" w:rsidRPr="00645893" w:rsidRDefault="007E2E9C" w:rsidP="00EB5BFB">
      <w:pPr>
        <w:pStyle w:val="Prrafodelista"/>
        <w:numPr>
          <w:ilvl w:val="2"/>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Cómo se relaciona este estudio con trabajos previos en el área</w:t>
      </w:r>
      <w:r w:rsidR="00867112" w:rsidRPr="00645893">
        <w:rPr>
          <w:rFonts w:ascii="Times New Roman" w:hAnsi="Times New Roman" w:cs="Times New Roman"/>
          <w:lang w:val="es-ES_tradnl"/>
        </w:rPr>
        <w:t>, y qué aporta</w:t>
      </w:r>
      <w:r w:rsidRPr="00645893">
        <w:rPr>
          <w:rFonts w:ascii="Times New Roman" w:hAnsi="Times New Roman" w:cs="Times New Roman"/>
          <w:lang w:val="es-ES_tradnl"/>
        </w:rPr>
        <w:t>?</w:t>
      </w:r>
    </w:p>
    <w:p w14:paraId="0C9F2A5A" w14:textId="6C05672B" w:rsidR="007E2E9C" w:rsidRPr="00645893" w:rsidRDefault="007E2E9C" w:rsidP="00EB5BFB">
      <w:pPr>
        <w:pStyle w:val="Prrafodelista"/>
        <w:numPr>
          <w:ilvl w:val="2"/>
          <w:numId w:val="19"/>
        </w:numPr>
        <w:spacing w:line="360" w:lineRule="auto"/>
        <w:rPr>
          <w:rFonts w:ascii="Times New Roman" w:hAnsi="Times New Roman" w:cs="Times New Roman"/>
          <w:lang w:val="es-ES_tradnl"/>
        </w:rPr>
      </w:pPr>
      <w:r w:rsidRPr="00645893">
        <w:rPr>
          <w:rFonts w:ascii="Times New Roman" w:hAnsi="Times New Roman" w:cs="Times New Roman"/>
          <w:lang w:val="es-ES_tradnl"/>
        </w:rPr>
        <w:t>¿Cuáles son las implicaciones teóricas y prácticas de este estudio?</w:t>
      </w:r>
    </w:p>
    <w:p w14:paraId="774BF6D1" w14:textId="55DBF75D" w:rsidR="007E2E9C" w:rsidRPr="00645893" w:rsidRDefault="007E2E9C" w:rsidP="007E2E9C">
      <w:pPr>
        <w:pStyle w:val="Prrafodelista"/>
        <w:numPr>
          <w:ilvl w:val="0"/>
          <w:numId w:val="20"/>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Se presenta al inicio, pero se redacta al final de la investigación. </w:t>
      </w:r>
    </w:p>
    <w:p w14:paraId="0DBD51D3" w14:textId="77777777" w:rsidR="007E2E9C" w:rsidRPr="00645893" w:rsidRDefault="007E2E9C" w:rsidP="007E2E9C">
      <w:pPr>
        <w:pStyle w:val="Prrafodelista"/>
        <w:spacing w:line="360" w:lineRule="auto"/>
        <w:rPr>
          <w:rFonts w:ascii="Times New Roman" w:hAnsi="Times New Roman" w:cs="Times New Roman"/>
          <w:lang w:val="es-ES_tradnl"/>
        </w:rPr>
      </w:pPr>
    </w:p>
    <w:p w14:paraId="644EEF59" w14:textId="391BE5C6" w:rsidR="00C72BD9" w:rsidRPr="00645893" w:rsidRDefault="00C72BD9"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MARCO TEÓRICO / ANTECEDENTES</w:t>
      </w:r>
    </w:p>
    <w:p w14:paraId="72AD9A93" w14:textId="7FFD7DD5" w:rsidR="007E2E9C" w:rsidRPr="00645893" w:rsidRDefault="007E2E9C" w:rsidP="007E2E9C">
      <w:pPr>
        <w:pStyle w:val="Prrafodelista"/>
        <w:numPr>
          <w:ilvl w:val="0"/>
          <w:numId w:val="20"/>
        </w:numPr>
        <w:spacing w:line="360" w:lineRule="auto"/>
        <w:rPr>
          <w:rFonts w:ascii="Times New Roman" w:hAnsi="Times New Roman" w:cs="Times New Roman"/>
          <w:b/>
          <w:lang w:val="es-ES_tradnl"/>
        </w:rPr>
      </w:pPr>
      <w:r w:rsidRPr="00645893">
        <w:rPr>
          <w:rFonts w:ascii="Times New Roman" w:hAnsi="Times New Roman" w:cs="Times New Roman"/>
          <w:lang w:val="es-ES_tradnl"/>
        </w:rPr>
        <w:t>Revisión bibliográfica de teorías o marcos conceptuales en donde se basa el trabajo de investigación.</w:t>
      </w:r>
    </w:p>
    <w:p w14:paraId="2D53B96E" w14:textId="61E03A6E" w:rsidR="007E2E9C" w:rsidRPr="00645893" w:rsidRDefault="007E2E9C" w:rsidP="007E2E9C">
      <w:pPr>
        <w:pStyle w:val="Prrafodelista"/>
        <w:numPr>
          <w:ilvl w:val="0"/>
          <w:numId w:val="2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i es el caso, presenta una breve reseña del estado del arte, lo que han hecho estudios similares anteriores a este. </w:t>
      </w:r>
    </w:p>
    <w:p w14:paraId="7E7822E9" w14:textId="4401C644" w:rsidR="007E2E9C" w:rsidRPr="00645893" w:rsidRDefault="007E2E9C" w:rsidP="007E2E9C">
      <w:pPr>
        <w:pStyle w:val="Prrafodelista"/>
        <w:numPr>
          <w:ilvl w:val="0"/>
          <w:numId w:val="20"/>
        </w:numPr>
        <w:spacing w:line="360" w:lineRule="auto"/>
        <w:rPr>
          <w:rFonts w:ascii="Times New Roman" w:hAnsi="Times New Roman" w:cs="Times New Roman"/>
          <w:b/>
          <w:lang w:val="es-ES_tradnl"/>
        </w:rPr>
      </w:pPr>
      <w:r w:rsidRPr="00645893">
        <w:rPr>
          <w:rFonts w:ascii="Times New Roman" w:hAnsi="Times New Roman" w:cs="Times New Roman"/>
          <w:lang w:val="es-ES_tradnl"/>
        </w:rPr>
        <w:t>Define conceptos clave y explica términos técnicos (si es el caso).</w:t>
      </w:r>
    </w:p>
    <w:p w14:paraId="131FE4D7" w14:textId="01EFE3C5" w:rsidR="007E2E9C" w:rsidRPr="00645893" w:rsidRDefault="009A50CA" w:rsidP="007E2E9C">
      <w:pPr>
        <w:pStyle w:val="Prrafodelista"/>
        <w:numPr>
          <w:ilvl w:val="0"/>
          <w:numId w:val="20"/>
        </w:numPr>
        <w:spacing w:line="360" w:lineRule="auto"/>
        <w:rPr>
          <w:rFonts w:ascii="Times New Roman" w:hAnsi="Times New Roman" w:cs="Times New Roman"/>
          <w:b/>
          <w:lang w:val="es-ES_tradnl"/>
        </w:rPr>
      </w:pPr>
      <w:r w:rsidRPr="00645893">
        <w:rPr>
          <w:rFonts w:ascii="Times New Roman" w:hAnsi="Times New Roman" w:cs="Times New Roman"/>
          <w:lang w:val="es-ES_tradnl"/>
        </w:rPr>
        <w:t>Necesariamente debe incluir citas y referencias</w:t>
      </w:r>
      <w:r w:rsidR="00CB5045" w:rsidRPr="00645893">
        <w:rPr>
          <w:rFonts w:ascii="Times New Roman" w:hAnsi="Times New Roman" w:cs="Times New Roman"/>
          <w:lang w:val="es-ES_tradnl"/>
        </w:rPr>
        <w:t xml:space="preserve"> en formato APA (ver ejemplos en la sección de Bibliografía)</w:t>
      </w:r>
      <w:r w:rsidRPr="00645893">
        <w:rPr>
          <w:rFonts w:ascii="Times New Roman" w:hAnsi="Times New Roman" w:cs="Times New Roman"/>
          <w:lang w:val="es-ES_tradnl"/>
        </w:rPr>
        <w:t>.</w:t>
      </w:r>
    </w:p>
    <w:p w14:paraId="1E126D8F" w14:textId="77777777" w:rsidR="007E2E9C" w:rsidRPr="00645893" w:rsidRDefault="007E2E9C" w:rsidP="007E2E9C">
      <w:pPr>
        <w:pStyle w:val="Prrafodelista"/>
        <w:spacing w:line="360" w:lineRule="auto"/>
        <w:rPr>
          <w:rFonts w:ascii="Times New Roman" w:hAnsi="Times New Roman" w:cs="Times New Roman"/>
          <w:b/>
          <w:lang w:val="es-ES_tradnl"/>
        </w:rPr>
      </w:pPr>
    </w:p>
    <w:p w14:paraId="258D3059" w14:textId="3CDB9FE2" w:rsidR="009820A3" w:rsidRPr="00645893" w:rsidRDefault="00C72BD9"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MÉTODO</w:t>
      </w:r>
    </w:p>
    <w:p w14:paraId="2A10E322" w14:textId="6919C05E" w:rsidR="009A50CA" w:rsidRPr="00645893" w:rsidRDefault="009A50CA" w:rsidP="009A50CA">
      <w:pPr>
        <w:pStyle w:val="Prrafodelista"/>
        <w:numPr>
          <w:ilvl w:val="0"/>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Se describe detalladamente cómo se condujo el estudio, incluyendo definiciones conceptuales y operacionales de las variables utilizadas. </w:t>
      </w:r>
    </w:p>
    <w:p w14:paraId="1BF5CE1C" w14:textId="3898BEB1" w:rsidR="009A50CA" w:rsidRPr="00645893" w:rsidRDefault="009A50CA" w:rsidP="009A50CA">
      <w:pPr>
        <w:pStyle w:val="Prrafodelista"/>
        <w:numPr>
          <w:ilvl w:val="0"/>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Es importante que sea comprehensivo y claro, ya que permite valorar la calidad y el control del estudio, y hace posible que el estudio sea replicado. </w:t>
      </w:r>
    </w:p>
    <w:p w14:paraId="56D865FD" w14:textId="53E2D2D2" w:rsidR="009A50CA" w:rsidRPr="00645893" w:rsidRDefault="009A50CA" w:rsidP="009A50CA">
      <w:pPr>
        <w:pStyle w:val="Prrafodelista"/>
        <w:numPr>
          <w:ilvl w:val="0"/>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Dependiendo del diseño de investigación, se adaptan las siguientes subsecciones:</w:t>
      </w:r>
    </w:p>
    <w:p w14:paraId="5367E5AC" w14:textId="29E425F8" w:rsidR="009A50CA" w:rsidRPr="00645893" w:rsidRDefault="009A50CA" w:rsidP="009A50CA">
      <w:pPr>
        <w:pStyle w:val="Prrafodelista"/>
        <w:numPr>
          <w:ilvl w:val="1"/>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Participantes o sujetos: Si se trabaja con animales es importante describir cuántos se utilizaron, de qué especie y bajo qué condiciones. Si se trabaja con humanos se describe cómo se obtuvo la muestra, cuántos participantes la conforman, y datos sociodemográficos relevantes (edad, género, escolaridad, nivel socioeconómico, nacionalidad, etc.). Es importante hacer explícitos los criterios de inclusión o de exclusión de la muestra. </w:t>
      </w:r>
    </w:p>
    <w:p w14:paraId="30916C51" w14:textId="2A8C86AD" w:rsidR="009A50CA" w:rsidRPr="00645893" w:rsidRDefault="009A50CA" w:rsidP="009A50CA">
      <w:pPr>
        <w:pStyle w:val="Prrafodelista"/>
        <w:numPr>
          <w:ilvl w:val="1"/>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Materiales: Específicamente en diseños experimentales y mixtos es fundamental describir si se utilizaron instrumentos, cuestionarios, tareas, estímulos, entre otros. Es importante describir de dónde vienen esos materiales (si están validados, estandarizados, o si fueron diseñados específicamente para el presente estudio), y cómo se aplicaron a la muestra (por grupos, a todos los sujetos</w:t>
      </w:r>
      <w:r w:rsidR="00B15A2B" w:rsidRPr="00645893">
        <w:rPr>
          <w:rFonts w:ascii="Times New Roman" w:hAnsi="Times New Roman" w:cs="Times New Roman"/>
          <w:lang w:val="es-ES_tradnl"/>
        </w:rPr>
        <w:t>, etc.).</w:t>
      </w:r>
    </w:p>
    <w:p w14:paraId="66D8E9C1" w14:textId="39E1DD77" w:rsidR="00B15A2B" w:rsidRPr="00645893" w:rsidRDefault="00B15A2B" w:rsidP="009A50CA">
      <w:pPr>
        <w:pStyle w:val="Prrafodelista"/>
        <w:numPr>
          <w:ilvl w:val="1"/>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Procedimiento: Se describen los pasos que se llevaron a cabo para conducir el estudio. No se ponen numerados, si no redactados en prosa. Debe describirse lo suficiente como para que otro investigador los pueda replicar. Debe responder cuestiones como:</w:t>
      </w:r>
    </w:p>
    <w:p w14:paraId="5ADBB5FF" w14:textId="314811CE" w:rsidR="00B15A2B" w:rsidRPr="00645893" w:rsidRDefault="00B15A2B" w:rsidP="00B15A2B">
      <w:pPr>
        <w:pStyle w:val="Prrafodelista"/>
        <w:numPr>
          <w:ilvl w:val="2"/>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La muestra se dividió en grupos experimentales?</w:t>
      </w:r>
    </w:p>
    <w:p w14:paraId="79E7161B" w14:textId="1C30342F" w:rsidR="00B15A2B" w:rsidRPr="00645893" w:rsidRDefault="00B15A2B" w:rsidP="00B15A2B">
      <w:pPr>
        <w:pStyle w:val="Prrafodelista"/>
        <w:numPr>
          <w:ilvl w:val="2"/>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En qué orden se presentaron los estímulos?</w:t>
      </w:r>
    </w:p>
    <w:p w14:paraId="4945F762" w14:textId="4F8F2544" w:rsidR="00B15A2B" w:rsidRPr="00645893" w:rsidRDefault="00B15A2B" w:rsidP="00B15A2B">
      <w:pPr>
        <w:pStyle w:val="Prrafodelista"/>
        <w:numPr>
          <w:ilvl w:val="2"/>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Cuánto tiempo les toma realizar el cuestionario/tarea?</w:t>
      </w:r>
    </w:p>
    <w:p w14:paraId="0209DDD0" w14:textId="3CE9B497" w:rsidR="00B15A2B" w:rsidRPr="00645893" w:rsidRDefault="00B15A2B" w:rsidP="00B15A2B">
      <w:pPr>
        <w:pStyle w:val="Prrafodelista"/>
        <w:numPr>
          <w:ilvl w:val="2"/>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Bajo qué condiciones se aplicaron los instrumentos (individual, en grupo, al aire libre, en la biblioteca)?</w:t>
      </w:r>
    </w:p>
    <w:p w14:paraId="723123EE" w14:textId="4730FED2" w:rsidR="00CB5045" w:rsidRPr="00645893" w:rsidRDefault="00CB5045" w:rsidP="00CB5045">
      <w:pPr>
        <w:pStyle w:val="Prrafodelista"/>
        <w:numPr>
          <w:ilvl w:val="1"/>
          <w:numId w:val="2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Hipótesis (en caso de investigaciones experimentales): describe lo que el investigador espera encontrar, dada la revisión teórica que realizó. </w:t>
      </w:r>
    </w:p>
    <w:p w14:paraId="6205FA74" w14:textId="77777777" w:rsidR="00B35B72" w:rsidRPr="00645893" w:rsidRDefault="00B35B72" w:rsidP="00B35B72">
      <w:pPr>
        <w:pStyle w:val="Prrafodelista"/>
        <w:spacing w:line="360" w:lineRule="auto"/>
        <w:rPr>
          <w:rFonts w:ascii="Times New Roman" w:hAnsi="Times New Roman" w:cs="Times New Roman"/>
          <w:b/>
          <w:lang w:val="es-ES_tradnl"/>
        </w:rPr>
      </w:pPr>
    </w:p>
    <w:p w14:paraId="26BD0DCF" w14:textId="3DC78229" w:rsidR="0052188A" w:rsidRPr="00645893" w:rsidRDefault="0052188A"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RESULTADOS</w:t>
      </w:r>
    </w:p>
    <w:p w14:paraId="04D3D54F" w14:textId="3B1AD6FF" w:rsidR="00B35B72" w:rsidRPr="00645893" w:rsidRDefault="006031CA" w:rsidP="00B15A2B">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presenta un resumen de los datos y los análisis realizados en una narrativa relevante al estudio. </w:t>
      </w:r>
    </w:p>
    <w:p w14:paraId="0BFB19D6" w14:textId="3508D1A0" w:rsidR="006031CA" w:rsidRPr="00645893" w:rsidRDefault="006031CA" w:rsidP="00B15A2B">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mencionan todos los resultados relevantes, incluso si refutan o contradicen las hipótesis iniciales. </w:t>
      </w:r>
    </w:p>
    <w:p w14:paraId="1705E055" w14:textId="59C40559" w:rsidR="006031CA" w:rsidRPr="00645893" w:rsidRDefault="006031CA" w:rsidP="006031CA">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No se presentan datos o información que no esté procesada. Por ejemplo, si se aplican encuestas se debe presentar una integración de lo que se observó, no las respuestas de cada participante. </w:t>
      </w:r>
    </w:p>
    <w:p w14:paraId="5631A4AE" w14:textId="3C40B0FB" w:rsidR="006031CA" w:rsidRPr="00645893" w:rsidRDefault="006031CA" w:rsidP="006031CA">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La presentación de la información se puede apoyar en gráficas y tablas, describiendo claramente qué información se está presentando. </w:t>
      </w:r>
    </w:p>
    <w:p w14:paraId="755E4317" w14:textId="30B4C26E" w:rsidR="006031CA" w:rsidRPr="00645893" w:rsidRDefault="006031CA" w:rsidP="006031CA">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En la sección de resultados se describe lo observado a partir de la investigación, pero </w:t>
      </w:r>
      <w:r w:rsidR="00C8453F" w:rsidRPr="00645893">
        <w:rPr>
          <w:rFonts w:ascii="Times New Roman" w:hAnsi="Times New Roman" w:cs="Times New Roman"/>
          <w:lang w:val="es-ES_tradnl"/>
        </w:rPr>
        <w:t xml:space="preserve">no se hacen interpretaciones respecto a la teoría (hasta discusión). </w:t>
      </w:r>
    </w:p>
    <w:p w14:paraId="500E0E6F" w14:textId="388EB7E5" w:rsidR="006031CA" w:rsidRPr="00645893" w:rsidRDefault="006031CA" w:rsidP="006031CA">
      <w:pPr>
        <w:pStyle w:val="Prrafodelista"/>
        <w:numPr>
          <w:ilvl w:val="0"/>
          <w:numId w:val="23"/>
        </w:numPr>
        <w:spacing w:line="360" w:lineRule="auto"/>
        <w:rPr>
          <w:rFonts w:ascii="Times New Roman" w:hAnsi="Times New Roman" w:cs="Times New Roman"/>
          <w:b/>
          <w:lang w:val="es-ES_tradnl"/>
        </w:rPr>
      </w:pPr>
      <w:r w:rsidRPr="00645893">
        <w:rPr>
          <w:rFonts w:ascii="Times New Roman" w:hAnsi="Times New Roman" w:cs="Times New Roman"/>
          <w:lang w:val="es-ES_tradnl"/>
        </w:rPr>
        <w:t>Los alumnos de 6º grado harán análisis estadísticos de sus datos.</w:t>
      </w:r>
    </w:p>
    <w:p w14:paraId="030F80FB" w14:textId="77777777" w:rsidR="00B35B72" w:rsidRPr="00645893" w:rsidRDefault="00B35B72" w:rsidP="00B35B72">
      <w:pPr>
        <w:pStyle w:val="Prrafodelista"/>
        <w:spacing w:line="360" w:lineRule="auto"/>
        <w:rPr>
          <w:rFonts w:ascii="Times New Roman" w:hAnsi="Times New Roman" w:cs="Times New Roman"/>
          <w:b/>
          <w:lang w:val="es-ES_tradnl"/>
        </w:rPr>
      </w:pPr>
    </w:p>
    <w:p w14:paraId="385F56A3" w14:textId="04BA0030" w:rsidR="0052188A" w:rsidRPr="00645893" w:rsidRDefault="0052188A" w:rsidP="0052188A">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DISCUSIÓN</w:t>
      </w:r>
    </w:p>
    <w:p w14:paraId="29D92F12" w14:textId="2D146C08" w:rsidR="0052188A" w:rsidRPr="00645893" w:rsidRDefault="0052188A" w:rsidP="0052188A">
      <w:pPr>
        <w:pStyle w:val="Prrafodelista"/>
        <w:numPr>
          <w:ilvl w:val="0"/>
          <w:numId w:val="9"/>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En este apartado se analizan los resultados presentados a la luz de la bibliografía revisada para el marco teórico. Es importante hacer explícita la relación de lo que se observó respecto de lo que se investigó previamente y lo que se esperaba. </w:t>
      </w:r>
    </w:p>
    <w:p w14:paraId="5360366A" w14:textId="19A786B0" w:rsidR="0052188A" w:rsidRPr="00645893" w:rsidRDefault="0052188A" w:rsidP="0052188A">
      <w:pPr>
        <w:pStyle w:val="Prrafodelista"/>
        <w:numPr>
          <w:ilvl w:val="0"/>
          <w:numId w:val="9"/>
        </w:numPr>
        <w:spacing w:line="360" w:lineRule="auto"/>
        <w:rPr>
          <w:rFonts w:ascii="Times New Roman" w:hAnsi="Times New Roman" w:cs="Times New Roman"/>
          <w:b/>
          <w:lang w:val="es-ES_tradnl"/>
        </w:rPr>
      </w:pPr>
      <w:r w:rsidRPr="00645893">
        <w:rPr>
          <w:rFonts w:ascii="Times New Roman" w:hAnsi="Times New Roman" w:cs="Times New Roman"/>
          <w:lang w:val="es-ES_tradnl"/>
        </w:rPr>
        <w:t>Esta sección explica lo que el autor considera que significan los resultados que obtuvo.</w:t>
      </w:r>
    </w:p>
    <w:p w14:paraId="7470778E" w14:textId="2193C071" w:rsidR="0052188A" w:rsidRPr="00645893" w:rsidRDefault="0052188A" w:rsidP="0052188A">
      <w:pPr>
        <w:pStyle w:val="Prrafodelista"/>
        <w:numPr>
          <w:ilvl w:val="0"/>
          <w:numId w:val="9"/>
        </w:numPr>
        <w:spacing w:line="360" w:lineRule="auto"/>
        <w:rPr>
          <w:rFonts w:ascii="Times New Roman" w:hAnsi="Times New Roman" w:cs="Times New Roman"/>
          <w:b/>
          <w:lang w:val="es-ES_tradnl"/>
        </w:rPr>
      </w:pPr>
      <w:r w:rsidRPr="00645893">
        <w:rPr>
          <w:rFonts w:ascii="Times New Roman" w:hAnsi="Times New Roman" w:cs="Times New Roman"/>
          <w:lang w:val="es-ES_tradnl"/>
        </w:rPr>
        <w:t>Se analizan aspectos que hayan generado conflicto entre el proceso de investigación, la aplicación del método, y la obtención de resultados</w:t>
      </w:r>
      <w:r w:rsidR="00C8453F" w:rsidRPr="00645893">
        <w:rPr>
          <w:rFonts w:ascii="Times New Roman" w:hAnsi="Times New Roman" w:cs="Times New Roman"/>
          <w:lang w:val="es-ES_tradnl"/>
        </w:rPr>
        <w:t xml:space="preserve"> (medidas imprecisas, pocos participantes, pruebas incompletas, por mencionar algunos)</w:t>
      </w:r>
      <w:r w:rsidRPr="00645893">
        <w:rPr>
          <w:rFonts w:ascii="Times New Roman" w:hAnsi="Times New Roman" w:cs="Times New Roman"/>
          <w:lang w:val="es-ES_tradnl"/>
        </w:rPr>
        <w:t xml:space="preserve">. </w:t>
      </w:r>
    </w:p>
    <w:p w14:paraId="6C6E6AD0" w14:textId="369DDF7A" w:rsidR="0052188A" w:rsidRPr="00645893" w:rsidRDefault="0052188A" w:rsidP="0052188A">
      <w:pPr>
        <w:pStyle w:val="Prrafodelista"/>
        <w:numPr>
          <w:ilvl w:val="0"/>
          <w:numId w:val="9"/>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Debe seguir una secuencia lógica y un argumento válido. </w:t>
      </w:r>
    </w:p>
    <w:p w14:paraId="51A4B418" w14:textId="4B386C86" w:rsidR="0052188A" w:rsidRPr="00645893" w:rsidRDefault="0052188A" w:rsidP="0052188A">
      <w:pPr>
        <w:pStyle w:val="Prrafodelista"/>
        <w:numPr>
          <w:ilvl w:val="0"/>
          <w:numId w:val="9"/>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Requiere sustento bibliográfico. </w:t>
      </w:r>
    </w:p>
    <w:p w14:paraId="41B0CF9C" w14:textId="77777777" w:rsidR="00B35B72" w:rsidRPr="00645893" w:rsidRDefault="00B35B72" w:rsidP="00B35B72">
      <w:pPr>
        <w:pStyle w:val="Prrafodelista"/>
        <w:spacing w:line="360" w:lineRule="auto"/>
        <w:rPr>
          <w:rFonts w:ascii="Times New Roman" w:hAnsi="Times New Roman" w:cs="Times New Roman"/>
          <w:b/>
          <w:lang w:val="es-ES_tradnl"/>
        </w:rPr>
      </w:pPr>
    </w:p>
    <w:p w14:paraId="59D8C3D6" w14:textId="38951C3D" w:rsidR="0052188A" w:rsidRPr="00645893" w:rsidRDefault="0052188A"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CONCLUSIONES</w:t>
      </w:r>
    </w:p>
    <w:p w14:paraId="4EA81F5B" w14:textId="2F549684" w:rsidR="0052188A" w:rsidRPr="00645893" w:rsidRDefault="0052188A" w:rsidP="0052188A">
      <w:pPr>
        <w:pStyle w:val="Prrafodelista"/>
        <w:numPr>
          <w:ilvl w:val="0"/>
          <w:numId w:val="1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Esta sección da respuesta a la pregunta de investigación. </w:t>
      </w:r>
    </w:p>
    <w:p w14:paraId="6505ECA6" w14:textId="3E5D1550" w:rsidR="0052188A" w:rsidRPr="00645893" w:rsidRDefault="0052188A" w:rsidP="0052188A">
      <w:pPr>
        <w:pStyle w:val="Prrafodelista"/>
        <w:numPr>
          <w:ilvl w:val="0"/>
          <w:numId w:val="1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determina si se aceptan o rechazan las hipótesis. </w:t>
      </w:r>
    </w:p>
    <w:p w14:paraId="6C66C9EA" w14:textId="7F00411D" w:rsidR="0052188A" w:rsidRPr="00645893" w:rsidRDefault="0052188A" w:rsidP="0052188A">
      <w:pPr>
        <w:pStyle w:val="Prrafodelista"/>
        <w:numPr>
          <w:ilvl w:val="0"/>
          <w:numId w:val="1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elabora a partir del análisis de la teoría por lo que </w:t>
      </w:r>
      <w:r w:rsidR="00B66C11" w:rsidRPr="00645893">
        <w:rPr>
          <w:rFonts w:ascii="Times New Roman" w:hAnsi="Times New Roman" w:cs="Times New Roman"/>
          <w:lang w:val="es-ES_tradnl"/>
        </w:rPr>
        <w:t xml:space="preserve">es </w:t>
      </w:r>
      <w:r w:rsidR="00B66C11" w:rsidRPr="00645893">
        <w:rPr>
          <w:rFonts w:ascii="Times New Roman" w:hAnsi="Times New Roman" w:cs="Times New Roman"/>
          <w:b/>
          <w:lang w:val="es-ES_tradnl"/>
        </w:rPr>
        <w:t>imprescindible</w:t>
      </w:r>
      <w:r w:rsidR="00B66C11" w:rsidRPr="00645893">
        <w:rPr>
          <w:rFonts w:ascii="Times New Roman" w:hAnsi="Times New Roman" w:cs="Times New Roman"/>
          <w:lang w:val="es-ES_tradnl"/>
        </w:rPr>
        <w:t xml:space="preserve"> que incluya citas y/o referencias bibliográficas. </w:t>
      </w:r>
    </w:p>
    <w:p w14:paraId="72248B48" w14:textId="7A00BC0A" w:rsidR="00B66C11" w:rsidRPr="00645893" w:rsidRDefault="00B66C11" w:rsidP="0052188A">
      <w:pPr>
        <w:pStyle w:val="Prrafodelista"/>
        <w:numPr>
          <w:ilvl w:val="0"/>
          <w:numId w:val="1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e establecen las aportaciones que tiene el estudio para la realidad cotidiana o para el área de conocimiento correspondiente. Si las hay, se hacen explícitas las aportaciones teóricas, metodológicas o prácticas. </w:t>
      </w:r>
    </w:p>
    <w:p w14:paraId="093AC70B" w14:textId="64FFEF7A" w:rsidR="00B66C11" w:rsidRPr="00645893" w:rsidRDefault="00B66C11" w:rsidP="0052188A">
      <w:pPr>
        <w:pStyle w:val="Prrafodelista"/>
        <w:numPr>
          <w:ilvl w:val="0"/>
          <w:numId w:val="10"/>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Si se considera pertinente, pueden sugerirse futuras líneas de investigación. </w:t>
      </w:r>
    </w:p>
    <w:p w14:paraId="3DACA577" w14:textId="77777777" w:rsidR="00CB5045" w:rsidRPr="00645893" w:rsidRDefault="00CB5045" w:rsidP="00CB5045">
      <w:pPr>
        <w:pStyle w:val="Prrafodelista"/>
        <w:spacing w:line="360" w:lineRule="auto"/>
        <w:rPr>
          <w:rFonts w:ascii="Times New Roman" w:hAnsi="Times New Roman" w:cs="Times New Roman"/>
          <w:b/>
          <w:lang w:val="es-ES_tradnl"/>
        </w:rPr>
      </w:pPr>
    </w:p>
    <w:p w14:paraId="371976A7" w14:textId="77777777" w:rsidR="00B35B72" w:rsidRPr="00645893" w:rsidRDefault="00B35B72" w:rsidP="00B35B72">
      <w:pPr>
        <w:pStyle w:val="Prrafodelista"/>
        <w:spacing w:line="360" w:lineRule="auto"/>
        <w:rPr>
          <w:rFonts w:ascii="Times New Roman" w:hAnsi="Times New Roman" w:cs="Times New Roman"/>
          <w:b/>
          <w:lang w:val="es-ES_tradnl"/>
        </w:rPr>
      </w:pPr>
    </w:p>
    <w:p w14:paraId="3C4A77A8" w14:textId="2D52B969" w:rsidR="00C8453F" w:rsidRPr="00645893" w:rsidRDefault="009820A3" w:rsidP="00C8453F">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BIBLIOGRAFÍA</w:t>
      </w:r>
    </w:p>
    <w:p w14:paraId="599FAC09" w14:textId="2A8EF4C6" w:rsidR="00C8453F" w:rsidRPr="00645893" w:rsidRDefault="00C8453F" w:rsidP="00B35B72">
      <w:pPr>
        <w:pStyle w:val="Prrafodelista"/>
        <w:numPr>
          <w:ilvl w:val="0"/>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La bibliografía es la manera de dar crédito a toda la investigación previa que hizo posible este estudio (libros, revistas, artículos, capítulos, conferencias, etc.). </w:t>
      </w:r>
    </w:p>
    <w:p w14:paraId="1004FDF2" w14:textId="451911A6" w:rsidR="00C8453F" w:rsidRPr="00645893" w:rsidRDefault="00C8453F" w:rsidP="00B35B72">
      <w:pPr>
        <w:pStyle w:val="Prrafodelista"/>
        <w:numPr>
          <w:ilvl w:val="0"/>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Las fuentes consultadas no necesariamente son exhaustivas, pero deben ser suficientes para apoyar y contextualizar el argumento del estudio.</w:t>
      </w:r>
    </w:p>
    <w:p w14:paraId="532A8AAE" w14:textId="5CC2D609" w:rsidR="00B35B72" w:rsidRPr="00645893" w:rsidRDefault="00B35B72" w:rsidP="00B35B72">
      <w:pPr>
        <w:pStyle w:val="Prrafodelista"/>
        <w:numPr>
          <w:ilvl w:val="0"/>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La bibliografía se presenta al final del documento, en una página nueva, en orden alfabético y con sangría francesa. </w:t>
      </w:r>
    </w:p>
    <w:p w14:paraId="33E4996E" w14:textId="57F11E0C" w:rsidR="00845F63" w:rsidRPr="00645893" w:rsidRDefault="00845F63" w:rsidP="00B35B72">
      <w:pPr>
        <w:pStyle w:val="Prrafodelista"/>
        <w:numPr>
          <w:ilvl w:val="0"/>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Incluye todas las fuentes consultadas para la investigación, integradas ya sea como citas (textuales) o como referencias (parafraseadas). </w:t>
      </w:r>
    </w:p>
    <w:p w14:paraId="4C164B16" w14:textId="1BBD26DB" w:rsidR="0087238D" w:rsidRPr="00645893" w:rsidRDefault="0087238D" w:rsidP="00845F63">
      <w:pPr>
        <w:pStyle w:val="Prrafodelista"/>
        <w:numPr>
          <w:ilvl w:val="1"/>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Referencias: Las referencias son extractos de una obra retomadas en las propias palabras de quien escribe el nuevo texto. Para dar crédito a la obra original se debe incluir el apellido del autor, seguido por una coma y el año de publicación, todo entre paréntesis. </w:t>
      </w:r>
    </w:p>
    <w:p w14:paraId="25612B0C" w14:textId="33E78853" w:rsidR="0087238D" w:rsidRPr="00645893" w:rsidRDefault="00386A13" w:rsidP="00386A13">
      <w:pPr>
        <w:ind w:left="1440" w:firstLine="720"/>
        <w:rPr>
          <w:rFonts w:ascii="Times New Roman" w:hAnsi="Times New Roman" w:cs="Times New Roman"/>
          <w:lang w:val="es-ES_tradnl"/>
        </w:rPr>
      </w:pPr>
      <w:r w:rsidRPr="00645893">
        <w:rPr>
          <w:rFonts w:ascii="Times New Roman" w:hAnsi="Times New Roman" w:cs="Times New Roman"/>
          <w:lang w:val="es-ES_tradnl"/>
        </w:rPr>
        <w:t xml:space="preserve">Primavera con una esquina rota es una novela que trata el tema del exilio en el contexto de la opresión militar en Uruguay. Está presentada en capítulos narrados por los diferentes personajes, cada uno con un estilo particular que hace sentir al lector que son diferentes voces </w:t>
      </w:r>
      <w:r w:rsidR="0054013C" w:rsidRPr="00645893">
        <w:rPr>
          <w:rFonts w:ascii="Times New Roman" w:hAnsi="Times New Roman" w:cs="Times New Roman"/>
          <w:lang w:val="es-ES_tradnl"/>
        </w:rPr>
        <w:t>narrando</w:t>
      </w:r>
      <w:r w:rsidRPr="00645893">
        <w:rPr>
          <w:rFonts w:ascii="Times New Roman" w:hAnsi="Times New Roman" w:cs="Times New Roman"/>
          <w:lang w:val="es-ES_tradnl"/>
        </w:rPr>
        <w:t xml:space="preserve"> la trama (Benedetti, 1982).</w:t>
      </w:r>
    </w:p>
    <w:p w14:paraId="171AA07E" w14:textId="77777777" w:rsidR="00386A13" w:rsidRPr="00645893" w:rsidRDefault="00386A13" w:rsidP="00386A13">
      <w:pPr>
        <w:ind w:left="1440" w:firstLine="720"/>
        <w:rPr>
          <w:rFonts w:ascii="Times New Roman" w:hAnsi="Times New Roman" w:cs="Times New Roman"/>
          <w:lang w:val="es-ES_tradnl"/>
        </w:rPr>
      </w:pPr>
    </w:p>
    <w:p w14:paraId="649C4738" w14:textId="478379F5" w:rsidR="0093589A" w:rsidRPr="00645893" w:rsidRDefault="00845F63" w:rsidP="00845F63">
      <w:pPr>
        <w:pStyle w:val="Prrafodelista"/>
        <w:numPr>
          <w:ilvl w:val="1"/>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Citas: Las citas son extractos textuales de una obra. Para evitar cometer </w:t>
      </w:r>
      <w:r w:rsidRPr="00645893">
        <w:rPr>
          <w:rFonts w:ascii="Times New Roman" w:hAnsi="Times New Roman" w:cs="Times New Roman"/>
          <w:b/>
          <w:lang w:val="es-ES_tradnl"/>
        </w:rPr>
        <w:t>plagio</w:t>
      </w:r>
      <w:r w:rsidRPr="00645893">
        <w:rPr>
          <w:rFonts w:ascii="Times New Roman" w:hAnsi="Times New Roman" w:cs="Times New Roman"/>
          <w:lang w:val="es-ES_tradnl"/>
        </w:rPr>
        <w:t xml:space="preserve">, es fundamental dar crédito al autor que lo propone. </w:t>
      </w:r>
      <w:r w:rsidR="0093589A" w:rsidRPr="00645893">
        <w:rPr>
          <w:rFonts w:ascii="Times New Roman" w:hAnsi="Times New Roman" w:cs="Times New Roman"/>
          <w:lang w:val="es-ES_tradnl"/>
        </w:rPr>
        <w:t xml:space="preserve">Los datos de la obra que se incluyen al citar en el texto son: apellido del (los) autor(es), año de publicación y página. </w:t>
      </w:r>
    </w:p>
    <w:p w14:paraId="7579AD0F" w14:textId="5A651D90" w:rsidR="00845F63" w:rsidRPr="00645893" w:rsidRDefault="00845F63" w:rsidP="0093589A">
      <w:pPr>
        <w:pStyle w:val="Prrafodelista"/>
        <w:spacing w:line="360" w:lineRule="auto"/>
        <w:ind w:left="1440"/>
        <w:rPr>
          <w:rFonts w:ascii="Times New Roman" w:hAnsi="Times New Roman" w:cs="Times New Roman"/>
          <w:lang w:val="es-ES_tradnl"/>
        </w:rPr>
      </w:pPr>
      <w:r w:rsidRPr="00645893">
        <w:rPr>
          <w:rFonts w:ascii="Times New Roman" w:hAnsi="Times New Roman" w:cs="Times New Roman"/>
          <w:lang w:val="es-ES_tradnl"/>
        </w:rPr>
        <w:t>Dependiendo de su extensión, se utilizan los siguientes formatos:</w:t>
      </w:r>
    </w:p>
    <w:p w14:paraId="31B18A16" w14:textId="65469840" w:rsidR="00845F63" w:rsidRPr="00645893" w:rsidRDefault="00845F63" w:rsidP="00845F63">
      <w:pPr>
        <w:pStyle w:val="Prrafodelista"/>
        <w:numPr>
          <w:ilvl w:val="2"/>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Citas textuales de menos de 40 palabras: el texto citado se pone entre comillas (“”). Si se suprime alguna sección del texto, se ponen puntos suspensivos entre paréntesis para indicarlo (...). Para </w:t>
      </w:r>
      <w:r w:rsidR="00645893" w:rsidRPr="00645893">
        <w:rPr>
          <w:rFonts w:ascii="Times New Roman" w:hAnsi="Times New Roman" w:cs="Times New Roman"/>
          <w:lang w:val="es-ES_tradnl"/>
        </w:rPr>
        <w:t xml:space="preserve">proveer </w:t>
      </w:r>
      <w:r w:rsidRPr="00645893">
        <w:rPr>
          <w:rFonts w:ascii="Times New Roman" w:hAnsi="Times New Roman" w:cs="Times New Roman"/>
          <w:lang w:val="es-ES_tradnl"/>
        </w:rPr>
        <w:t>los datos de la obra citada se pone, al final del texto, el apellido del autor, el año, y la página de donde se obtuvo la cita separados por comas y entre paréntesis.</w:t>
      </w:r>
    </w:p>
    <w:p w14:paraId="6FB6DBC2" w14:textId="0FCFC0C2" w:rsidR="00EA57D7" w:rsidRPr="00645893" w:rsidRDefault="00EA57D7" w:rsidP="00EA57D7">
      <w:pPr>
        <w:ind w:left="2160"/>
        <w:rPr>
          <w:rFonts w:ascii="Times New Roman" w:eastAsia="Times New Roman" w:hAnsi="Times New Roman" w:cs="Times New Roman"/>
          <w:color w:val="181818"/>
          <w:shd w:val="clear" w:color="auto" w:fill="FFFFFF"/>
          <w:lang w:val="es-ES_tradnl"/>
        </w:rPr>
      </w:pPr>
      <w:r w:rsidRPr="00645893">
        <w:rPr>
          <w:rFonts w:ascii="Times New Roman" w:eastAsia="Times New Roman" w:hAnsi="Times New Roman" w:cs="Times New Roman"/>
          <w:color w:val="181818"/>
          <w:shd w:val="clear" w:color="auto" w:fill="FFFFFF"/>
          <w:lang w:val="es-ES_tradnl"/>
        </w:rPr>
        <w:t xml:space="preserve">“Libertad quiere decir muchas cosas. Por ejemplo si una no está presa, se dice que está en libertad” </w:t>
      </w:r>
      <w:r w:rsidR="0087238D" w:rsidRPr="00645893">
        <w:rPr>
          <w:rFonts w:ascii="Times New Roman" w:eastAsia="Times New Roman" w:hAnsi="Times New Roman" w:cs="Times New Roman"/>
          <w:color w:val="181818"/>
          <w:shd w:val="clear" w:color="auto" w:fill="FFFFFF"/>
          <w:lang w:val="es-ES_tradnl"/>
        </w:rPr>
        <w:fldChar w:fldCharType="begin"/>
      </w:r>
      <w:r w:rsidR="0087238D" w:rsidRPr="00645893">
        <w:rPr>
          <w:rFonts w:ascii="Times New Roman" w:eastAsia="Times New Roman" w:hAnsi="Times New Roman" w:cs="Times New Roman"/>
          <w:color w:val="181818"/>
          <w:shd w:val="clear" w:color="auto" w:fill="FFFFFF"/>
          <w:lang w:val="es-ES_tradnl"/>
        </w:rPr>
        <w:instrText xml:space="preserve"> ADDIN ZOTERO_ITEM CSL_CITATION {"citationID":"40hp2eruv","properties":{"formattedCitation":"(Benedetti, 1982, p. 91)","plainCitation":"(Benedetti, 1982, p. 91)"},"citationItems":[{"id":386,"uris":["http://zotero.org/users/2449057/items/SNQ63TGH"],"uri":["http://zotero.org/users/2449057/items/SNQ63TGH"],"itemData":{"id":386,"type":"book","title":"Primavera con una esquina rota","publisher":"Editorial Sudamericana","publisher-place":"Buenos Aires","event-place":"Buenos Aires","author":[{"family":"Benedetti","given":"Mario"}],"issued":{"date-parts":[["1982"]]}},"locator":"91"}],"schema":"https://github.com/citation-style-language/schema/raw/master/csl-citation.json"} </w:instrText>
      </w:r>
      <w:r w:rsidR="0087238D" w:rsidRPr="00645893">
        <w:rPr>
          <w:rFonts w:ascii="Times New Roman" w:eastAsia="Times New Roman" w:hAnsi="Times New Roman" w:cs="Times New Roman"/>
          <w:color w:val="181818"/>
          <w:shd w:val="clear" w:color="auto" w:fill="FFFFFF"/>
          <w:lang w:val="es-ES_tradnl"/>
        </w:rPr>
        <w:fldChar w:fldCharType="separate"/>
      </w:r>
      <w:r w:rsidR="0087238D" w:rsidRPr="00645893">
        <w:rPr>
          <w:rFonts w:ascii="Times New Roman" w:eastAsia="Times New Roman" w:hAnsi="Times New Roman" w:cs="Times New Roman"/>
          <w:noProof/>
          <w:color w:val="181818"/>
          <w:shd w:val="clear" w:color="auto" w:fill="FFFFFF"/>
          <w:lang w:val="es-ES_tradnl"/>
        </w:rPr>
        <w:t>(Benedetti, 1982, p. 91)</w:t>
      </w:r>
      <w:r w:rsidR="0087238D" w:rsidRPr="00645893">
        <w:rPr>
          <w:rFonts w:ascii="Times New Roman" w:eastAsia="Times New Roman" w:hAnsi="Times New Roman" w:cs="Times New Roman"/>
          <w:color w:val="181818"/>
          <w:shd w:val="clear" w:color="auto" w:fill="FFFFFF"/>
          <w:lang w:val="es-ES_tradnl"/>
        </w:rPr>
        <w:fldChar w:fldCharType="end"/>
      </w:r>
      <w:r w:rsidR="0087238D" w:rsidRPr="00645893">
        <w:rPr>
          <w:rFonts w:ascii="Times New Roman" w:eastAsia="Times New Roman" w:hAnsi="Times New Roman" w:cs="Times New Roman"/>
          <w:color w:val="181818"/>
          <w:shd w:val="clear" w:color="auto" w:fill="FFFFFF"/>
          <w:lang w:val="es-ES_tradnl"/>
        </w:rPr>
        <w:t>.</w:t>
      </w:r>
    </w:p>
    <w:p w14:paraId="738BC222" w14:textId="77777777" w:rsidR="00386A13" w:rsidRPr="00645893" w:rsidRDefault="00386A13" w:rsidP="00EA57D7">
      <w:pPr>
        <w:ind w:left="2160"/>
        <w:rPr>
          <w:rFonts w:ascii="Times New Roman" w:eastAsia="Times New Roman" w:hAnsi="Times New Roman" w:cs="Times New Roman"/>
          <w:lang w:val="es-ES_tradnl"/>
        </w:rPr>
      </w:pPr>
    </w:p>
    <w:p w14:paraId="3ACA1544" w14:textId="7F330D90" w:rsidR="00845F63" w:rsidRPr="00645893" w:rsidRDefault="00845F63" w:rsidP="00845F63">
      <w:pPr>
        <w:pStyle w:val="Prrafodelista"/>
        <w:numPr>
          <w:ilvl w:val="2"/>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Citas textuales de </w:t>
      </w:r>
      <w:r w:rsidR="00004F98" w:rsidRPr="00645893">
        <w:rPr>
          <w:rFonts w:ascii="Times New Roman" w:hAnsi="Times New Roman" w:cs="Times New Roman"/>
          <w:lang w:val="es-ES_tradnl"/>
        </w:rPr>
        <w:t xml:space="preserve">más de 40 palabras: </w:t>
      </w:r>
      <w:r w:rsidR="0093589A" w:rsidRPr="00645893">
        <w:rPr>
          <w:rFonts w:ascii="Times New Roman" w:hAnsi="Times New Roman" w:cs="Times New Roman"/>
          <w:lang w:val="es-ES_tradnl"/>
        </w:rPr>
        <w:t xml:space="preserve">se pone un párrafo aparte con sangría (5 espacios) y sin comillas. Para indicar la obra se debe incluir el apellido del autor, el año y la página de donde se obtuvo el texto. </w:t>
      </w:r>
    </w:p>
    <w:p w14:paraId="238986B6" w14:textId="46F6B9AB" w:rsidR="00386A13" w:rsidRPr="00645893" w:rsidRDefault="00EA57D7" w:rsidP="00386A13">
      <w:pPr>
        <w:pStyle w:val="Prrafodelista"/>
        <w:ind w:left="2880"/>
        <w:rPr>
          <w:rFonts w:ascii="Times New Roman" w:eastAsia="Times New Roman" w:hAnsi="Times New Roman" w:cs="Times New Roman"/>
          <w:color w:val="181818"/>
          <w:shd w:val="clear" w:color="auto" w:fill="FFFFFF"/>
          <w:lang w:val="es-ES_tradnl"/>
        </w:rPr>
      </w:pPr>
      <w:r w:rsidRPr="00645893">
        <w:rPr>
          <w:rFonts w:ascii="Times New Roman" w:eastAsia="Times New Roman" w:hAnsi="Times New Roman" w:cs="Times New Roman"/>
          <w:color w:val="181818"/>
          <w:shd w:val="clear" w:color="auto" w:fill="FFFFFF"/>
          <w:lang w:val="es-ES_tradnl"/>
        </w:rPr>
        <w:t>Libertad es una palabra enorme. Por ejemplo, cuando terminan las clases, se dice que una está en libertad. Mientras dura la libertad, una pasea, una juega, una no tiene por qué estudiar. Se dice que un país es libre cuando una mujer cualquiera o un hombre cualquiero hace lo que se le antoja. Pero hasta los países libres tienen cosas muy prohibidas. Por ejemplo matar</w:t>
      </w:r>
      <w:r w:rsidR="0087238D" w:rsidRPr="00645893">
        <w:rPr>
          <w:rFonts w:ascii="Times New Roman" w:eastAsia="Times New Roman" w:hAnsi="Times New Roman" w:cs="Times New Roman"/>
          <w:color w:val="181818"/>
          <w:shd w:val="clear" w:color="auto" w:fill="FFFFFF"/>
          <w:lang w:val="es-ES_tradnl"/>
        </w:rPr>
        <w:t xml:space="preserve"> </w:t>
      </w:r>
      <w:r w:rsidR="0087238D" w:rsidRPr="00645893">
        <w:rPr>
          <w:rFonts w:ascii="Times New Roman" w:eastAsia="Times New Roman" w:hAnsi="Times New Roman" w:cs="Times New Roman"/>
          <w:color w:val="181818"/>
          <w:shd w:val="clear" w:color="auto" w:fill="FFFFFF"/>
          <w:lang w:val="es-ES_tradnl"/>
        </w:rPr>
        <w:fldChar w:fldCharType="begin"/>
      </w:r>
      <w:r w:rsidR="0087238D" w:rsidRPr="00645893">
        <w:rPr>
          <w:rFonts w:ascii="Times New Roman" w:eastAsia="Times New Roman" w:hAnsi="Times New Roman" w:cs="Times New Roman"/>
          <w:color w:val="181818"/>
          <w:shd w:val="clear" w:color="auto" w:fill="FFFFFF"/>
          <w:lang w:val="es-ES_tradnl"/>
        </w:rPr>
        <w:instrText xml:space="preserve"> ADDIN ZOTERO_ITEM CSL_CITATION {"citationID":"kq7q9eqo8","properties":{"formattedCitation":"(Benedetti, 1982, p. 91)","plainCitation":"(Benedetti, 1982, p. 91)"},"citationItems":[{"id":386,"uris":["http://zotero.org/users/2449057/items/SNQ63TGH"],"uri":["http://zotero.org/users/2449057/items/SNQ63TGH"],"itemData":{"id":386,"type":"book","title":"Primavera con una esquina rota","publisher":"Editorial Sudamericana","publisher-place":"Buenos Aires","event-place":"Buenos Aires","author":[{"family":"Benedetti","given":"Mario"}],"issued":{"date-parts":[["1982"]]}},"locator":"91"}],"schema":"https://github.com/citation-style-language/schema/raw/master/csl-citation.json"} </w:instrText>
      </w:r>
      <w:r w:rsidR="0087238D" w:rsidRPr="00645893">
        <w:rPr>
          <w:rFonts w:ascii="Times New Roman" w:eastAsia="Times New Roman" w:hAnsi="Times New Roman" w:cs="Times New Roman"/>
          <w:color w:val="181818"/>
          <w:shd w:val="clear" w:color="auto" w:fill="FFFFFF"/>
          <w:lang w:val="es-ES_tradnl"/>
        </w:rPr>
        <w:fldChar w:fldCharType="separate"/>
      </w:r>
      <w:r w:rsidR="0087238D" w:rsidRPr="00645893">
        <w:rPr>
          <w:rFonts w:ascii="Times New Roman" w:eastAsia="Times New Roman" w:hAnsi="Times New Roman" w:cs="Times New Roman"/>
          <w:noProof/>
          <w:color w:val="181818"/>
          <w:shd w:val="clear" w:color="auto" w:fill="FFFFFF"/>
          <w:lang w:val="es-ES_tradnl"/>
        </w:rPr>
        <w:t>(Benedetti, 1982, p. 91)</w:t>
      </w:r>
      <w:r w:rsidR="0087238D" w:rsidRPr="00645893">
        <w:rPr>
          <w:rFonts w:ascii="Times New Roman" w:eastAsia="Times New Roman" w:hAnsi="Times New Roman" w:cs="Times New Roman"/>
          <w:color w:val="181818"/>
          <w:shd w:val="clear" w:color="auto" w:fill="FFFFFF"/>
          <w:lang w:val="es-ES_tradnl"/>
        </w:rPr>
        <w:fldChar w:fldCharType="end"/>
      </w:r>
    </w:p>
    <w:p w14:paraId="5A7FA5FE" w14:textId="77777777" w:rsidR="00386A13" w:rsidRPr="00645893" w:rsidRDefault="00386A13" w:rsidP="00386A13">
      <w:pPr>
        <w:pStyle w:val="Prrafodelista"/>
        <w:ind w:left="2880"/>
        <w:rPr>
          <w:rFonts w:ascii="Times New Roman" w:eastAsia="Times New Roman" w:hAnsi="Times New Roman" w:cs="Times New Roman"/>
          <w:color w:val="181818"/>
          <w:shd w:val="clear" w:color="auto" w:fill="FFFFFF"/>
          <w:lang w:val="es-ES_tradnl"/>
        </w:rPr>
      </w:pPr>
    </w:p>
    <w:p w14:paraId="023DB4F5" w14:textId="18BF1B9A" w:rsidR="00386A13" w:rsidRPr="00645893" w:rsidRDefault="00386A13" w:rsidP="00386A13">
      <w:pPr>
        <w:pStyle w:val="Prrafodelista"/>
        <w:spacing w:line="360" w:lineRule="auto"/>
        <w:ind w:left="1080"/>
        <w:rPr>
          <w:rFonts w:ascii="Times New Roman" w:eastAsia="Times New Roman" w:hAnsi="Times New Roman" w:cs="Times New Roman"/>
          <w:color w:val="181818"/>
          <w:shd w:val="clear" w:color="auto" w:fill="FFFFFF"/>
          <w:lang w:val="es-ES_tradnl"/>
        </w:rPr>
      </w:pPr>
      <w:r w:rsidRPr="00645893">
        <w:rPr>
          <w:rFonts w:ascii="Times New Roman" w:eastAsia="Times New Roman" w:hAnsi="Times New Roman" w:cs="Times New Roman"/>
          <w:color w:val="181818"/>
          <w:shd w:val="clear" w:color="auto" w:fill="FFFFFF"/>
          <w:lang w:val="es-ES_tradnl"/>
        </w:rPr>
        <w:t xml:space="preserve">Tanto las citas como las referencias pueden presentarse poniendo énfasis en la obra, como en los ejemplos mostrados arriba, en donde los datos de la obra se ponen en paréntesis al final; o poniendo énfasis en el autor, integrando el apellido en la redacción y dejando el año (y si es textual, la página) al final. </w:t>
      </w:r>
    </w:p>
    <w:p w14:paraId="71C2F44A" w14:textId="209BE130" w:rsidR="00386A13" w:rsidRPr="00645893" w:rsidRDefault="00386A13" w:rsidP="00386A13">
      <w:pPr>
        <w:ind w:left="2160"/>
        <w:rPr>
          <w:rFonts w:ascii="Times New Roman" w:eastAsia="Times New Roman" w:hAnsi="Times New Roman" w:cs="Times New Roman"/>
          <w:lang w:val="es-ES_tradnl"/>
        </w:rPr>
      </w:pPr>
      <w:r w:rsidRPr="00645893">
        <w:rPr>
          <w:rFonts w:ascii="Times New Roman" w:eastAsia="Times New Roman" w:hAnsi="Times New Roman" w:cs="Times New Roman"/>
          <w:color w:val="181818"/>
          <w:shd w:val="clear" w:color="auto" w:fill="FFFFFF"/>
          <w:lang w:val="es-ES_tradnl"/>
        </w:rPr>
        <w:t xml:space="preserve">En palabras de Mario Benedetti: “Libertad quiere decir muchas cosas. Por ejemplo si una no está presa, se dice que está en libertad” </w:t>
      </w:r>
      <w:r w:rsidRPr="00645893">
        <w:rPr>
          <w:rFonts w:ascii="Times New Roman" w:eastAsia="Times New Roman" w:hAnsi="Times New Roman" w:cs="Times New Roman"/>
          <w:color w:val="181818"/>
          <w:shd w:val="clear" w:color="auto" w:fill="FFFFFF"/>
          <w:lang w:val="es-ES_tradnl"/>
        </w:rPr>
        <w:fldChar w:fldCharType="begin"/>
      </w:r>
      <w:r w:rsidRPr="00645893">
        <w:rPr>
          <w:rFonts w:ascii="Times New Roman" w:eastAsia="Times New Roman" w:hAnsi="Times New Roman" w:cs="Times New Roman"/>
          <w:color w:val="181818"/>
          <w:shd w:val="clear" w:color="auto" w:fill="FFFFFF"/>
          <w:lang w:val="es-ES_tradnl"/>
        </w:rPr>
        <w:instrText xml:space="preserve"> ADDIN ZOTERO_ITEM CSL_CITATION {"citationID":"40hp2eruv","properties":{"formattedCitation":"(Benedetti, 1982, p. 91)","plainCitation":"(Benedetti, 1982, p. 91)"},"citationItems":[{"id":386,"uris":["http://zotero.org/users/2449057/items/SNQ63TGH"],"uri":["http://zotero.org/users/2449057/items/SNQ63TGH"],"itemData":{"id":386,"type":"book","title":"Primavera con una esquina rota","publisher":"Editorial Sudamericana","publisher-place":"Buenos Aires","event-place":"Buenos Aires","author":[{"family":"Benedetti","given":"Mario"}],"issued":{"date-parts":[["1982"]]}},"locator":"91"}],"schema":"https://github.com/citation-style-language/schema/raw/master/csl-citation.json"} </w:instrText>
      </w:r>
      <w:r w:rsidRPr="00645893">
        <w:rPr>
          <w:rFonts w:ascii="Times New Roman" w:eastAsia="Times New Roman" w:hAnsi="Times New Roman" w:cs="Times New Roman"/>
          <w:color w:val="181818"/>
          <w:shd w:val="clear" w:color="auto" w:fill="FFFFFF"/>
          <w:lang w:val="es-ES_tradnl"/>
        </w:rPr>
        <w:fldChar w:fldCharType="separate"/>
      </w:r>
      <w:r w:rsidRPr="00645893">
        <w:rPr>
          <w:rFonts w:ascii="Times New Roman" w:eastAsia="Times New Roman" w:hAnsi="Times New Roman" w:cs="Times New Roman"/>
          <w:noProof/>
          <w:color w:val="181818"/>
          <w:shd w:val="clear" w:color="auto" w:fill="FFFFFF"/>
          <w:lang w:val="es-ES_tradnl"/>
        </w:rPr>
        <w:t>(1982, p. 91)</w:t>
      </w:r>
      <w:r w:rsidRPr="00645893">
        <w:rPr>
          <w:rFonts w:ascii="Times New Roman" w:eastAsia="Times New Roman" w:hAnsi="Times New Roman" w:cs="Times New Roman"/>
          <w:color w:val="181818"/>
          <w:shd w:val="clear" w:color="auto" w:fill="FFFFFF"/>
          <w:lang w:val="es-ES_tradnl"/>
        </w:rPr>
        <w:fldChar w:fldCharType="end"/>
      </w:r>
      <w:r w:rsidRPr="00645893">
        <w:rPr>
          <w:rFonts w:ascii="Times New Roman" w:eastAsia="Times New Roman" w:hAnsi="Times New Roman" w:cs="Times New Roman"/>
          <w:color w:val="181818"/>
          <w:shd w:val="clear" w:color="auto" w:fill="FFFFFF"/>
          <w:lang w:val="es-ES_tradnl"/>
        </w:rPr>
        <w:t>.</w:t>
      </w:r>
    </w:p>
    <w:p w14:paraId="434DBFAD" w14:textId="744D749D" w:rsidR="00386A13" w:rsidRPr="00645893" w:rsidRDefault="00386A13" w:rsidP="00386A13">
      <w:pPr>
        <w:pStyle w:val="Prrafodelista"/>
        <w:ind w:left="1080"/>
        <w:rPr>
          <w:rFonts w:ascii="Times New Roman" w:eastAsia="Times New Roman" w:hAnsi="Times New Roman" w:cs="Times New Roman"/>
          <w:color w:val="181818"/>
          <w:shd w:val="clear" w:color="auto" w:fill="FFFFFF"/>
          <w:lang w:val="es-ES_tradnl"/>
        </w:rPr>
      </w:pPr>
    </w:p>
    <w:p w14:paraId="7244F950" w14:textId="3FB0FE61" w:rsidR="003F472E" w:rsidRPr="00645893" w:rsidRDefault="003F472E" w:rsidP="00B35B72">
      <w:pPr>
        <w:pStyle w:val="Prrafodelista"/>
        <w:numPr>
          <w:ilvl w:val="0"/>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 xml:space="preserve">Los datos de cada fuente consultada se registran de acuerdo a los lineamientos </w:t>
      </w:r>
      <w:r w:rsidR="00845F63" w:rsidRPr="00645893">
        <w:rPr>
          <w:rFonts w:ascii="Times New Roman" w:hAnsi="Times New Roman" w:cs="Times New Roman"/>
          <w:lang w:val="es-ES_tradnl"/>
        </w:rPr>
        <w:t xml:space="preserve">más actuales de la APA </w:t>
      </w:r>
      <w:r w:rsidR="00845F63" w:rsidRPr="00645893">
        <w:rPr>
          <w:rFonts w:ascii="Times New Roman" w:hAnsi="Times New Roman" w:cs="Times New Roman"/>
          <w:lang w:val="es-ES_tradnl"/>
        </w:rPr>
        <w:fldChar w:fldCharType="begin"/>
      </w:r>
      <w:r w:rsidR="00845F63" w:rsidRPr="00645893">
        <w:rPr>
          <w:rFonts w:ascii="Times New Roman" w:hAnsi="Times New Roman" w:cs="Times New Roman"/>
          <w:lang w:val="es-ES_tradnl"/>
        </w:rPr>
        <w:instrText xml:space="preserve"> ADDIN ZOTERO_ITEM CSL_CITATION {"citationID":"2lenh3hc1m","properties":{"formattedCitation":"(2010)","plainCitation":"(2010)"},"citationItems":[{"id":385,"uris":["http://zotero.org/users/2449057/items/HSNQGCFN"],"uri":["http://zotero.org/users/2449057/items/HSNQGCFN"],"itemData":{"id":385,"type":"book","title":"Publication Manual of the American Psychological Association","publisher":"American Psychological Association","publisher-place":"Washington, DC","edition":"6","event-place":"Washington, DC","author":[{"literal":"American Psychological Association"}],"issued":{"date-parts":[["2010"]]}},"suppress-author":true}],"schema":"https://github.com/citation-style-language/schema/raw/master/csl-citation.json"} </w:instrText>
      </w:r>
      <w:r w:rsidR="00845F63" w:rsidRPr="00645893">
        <w:rPr>
          <w:rFonts w:ascii="Times New Roman" w:hAnsi="Times New Roman" w:cs="Times New Roman"/>
          <w:lang w:val="es-ES_tradnl"/>
        </w:rPr>
        <w:fldChar w:fldCharType="separate"/>
      </w:r>
      <w:r w:rsidR="00845F63" w:rsidRPr="00645893">
        <w:rPr>
          <w:rFonts w:ascii="Times New Roman" w:hAnsi="Times New Roman" w:cs="Times New Roman"/>
          <w:noProof/>
          <w:lang w:val="es-ES_tradnl"/>
        </w:rPr>
        <w:t>(2010)</w:t>
      </w:r>
      <w:r w:rsidR="00845F63" w:rsidRPr="00645893">
        <w:rPr>
          <w:rFonts w:ascii="Times New Roman" w:hAnsi="Times New Roman" w:cs="Times New Roman"/>
          <w:lang w:val="es-ES_tradnl"/>
        </w:rPr>
        <w:fldChar w:fldCharType="end"/>
      </w:r>
      <w:r w:rsidR="00845F63" w:rsidRPr="00645893">
        <w:rPr>
          <w:rFonts w:ascii="Times New Roman" w:hAnsi="Times New Roman" w:cs="Times New Roman"/>
          <w:lang w:val="es-ES_tradnl"/>
        </w:rPr>
        <w:t>.</w:t>
      </w:r>
    </w:p>
    <w:p w14:paraId="391537AD" w14:textId="2657E106" w:rsidR="00AB6489" w:rsidRPr="00645893" w:rsidRDefault="00AB6489" w:rsidP="00AB6489">
      <w:pPr>
        <w:pStyle w:val="Prrafodelista"/>
        <w:spacing w:line="360" w:lineRule="auto"/>
        <w:jc w:val="center"/>
        <w:rPr>
          <w:rFonts w:ascii="Times New Roman" w:hAnsi="Times New Roman" w:cs="Times New Roman"/>
          <w:lang w:val="es-ES_tradnl"/>
        </w:rPr>
      </w:pPr>
      <w:r w:rsidRPr="00645893">
        <w:rPr>
          <w:rFonts w:ascii="Times New Roman" w:hAnsi="Times New Roman" w:cs="Times New Roman"/>
          <w:lang w:val="es-ES_tradnl"/>
        </w:rPr>
        <w:t xml:space="preserve">Apellido del autor, inicial. (año de publicación). </w:t>
      </w:r>
      <w:r w:rsidRPr="00645893">
        <w:rPr>
          <w:rFonts w:ascii="Times New Roman" w:hAnsi="Times New Roman" w:cs="Times New Roman"/>
          <w:i/>
          <w:lang w:val="es-ES_tradnl"/>
        </w:rPr>
        <w:t>Título de la obra.</w:t>
      </w:r>
      <w:r w:rsidRPr="00645893">
        <w:rPr>
          <w:rFonts w:ascii="Times New Roman" w:hAnsi="Times New Roman" w:cs="Times New Roman"/>
          <w:lang w:val="es-ES_tradnl"/>
        </w:rPr>
        <w:t xml:space="preserve"> Lugar: Editorial.</w:t>
      </w:r>
    </w:p>
    <w:p w14:paraId="6190143E" w14:textId="21501EBA" w:rsidR="00845F63" w:rsidRPr="00645893" w:rsidRDefault="00845F63" w:rsidP="00845F63">
      <w:pPr>
        <w:pStyle w:val="Prrafodelista"/>
        <w:numPr>
          <w:ilvl w:val="1"/>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Libro:</w:t>
      </w:r>
    </w:p>
    <w:p w14:paraId="77EB4035" w14:textId="77777777" w:rsidR="0087238D" w:rsidRPr="00645893" w:rsidRDefault="0087238D" w:rsidP="0087238D">
      <w:pPr>
        <w:spacing w:line="480" w:lineRule="auto"/>
        <w:ind w:left="360" w:firstLine="720"/>
        <w:rPr>
          <w:rFonts w:ascii="Times New Roman" w:eastAsia="Times New Roman" w:hAnsi="Times New Roman" w:cs="Times New Roman"/>
          <w:lang w:val="es-ES_tradnl"/>
        </w:rPr>
      </w:pPr>
      <w:r w:rsidRPr="00645893">
        <w:rPr>
          <w:rFonts w:ascii="Times New Roman" w:eastAsia="Times New Roman" w:hAnsi="Times New Roman" w:cs="Times New Roman"/>
          <w:lang w:val="es-ES_tradnl"/>
        </w:rPr>
        <w:t xml:space="preserve">Benedetti, M. (1982). </w:t>
      </w:r>
      <w:r w:rsidRPr="00645893">
        <w:rPr>
          <w:rFonts w:ascii="Times New Roman" w:eastAsia="Times New Roman" w:hAnsi="Times New Roman" w:cs="Times New Roman"/>
          <w:i/>
          <w:iCs/>
          <w:lang w:val="es-ES_tradnl"/>
        </w:rPr>
        <w:t>Primavera con una esquina rota</w:t>
      </w:r>
      <w:r w:rsidRPr="00645893">
        <w:rPr>
          <w:rFonts w:ascii="Times New Roman" w:eastAsia="Times New Roman" w:hAnsi="Times New Roman" w:cs="Times New Roman"/>
          <w:lang w:val="es-ES_tradnl"/>
        </w:rPr>
        <w:t>. Buenos Aires: Editorial Sudamericana.</w:t>
      </w:r>
    </w:p>
    <w:p w14:paraId="6F656E94" w14:textId="7F8BE089" w:rsidR="00845F63" w:rsidRPr="00645893" w:rsidRDefault="00845F63" w:rsidP="00845F63">
      <w:pPr>
        <w:pStyle w:val="Prrafodelista"/>
        <w:numPr>
          <w:ilvl w:val="1"/>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Artículo:</w:t>
      </w:r>
    </w:p>
    <w:p w14:paraId="33BC6334" w14:textId="77777777" w:rsidR="00A24564" w:rsidRPr="00645893" w:rsidRDefault="00A24564" w:rsidP="00A24564">
      <w:pPr>
        <w:spacing w:line="480" w:lineRule="auto"/>
        <w:ind w:left="1797" w:hanging="720"/>
        <w:rPr>
          <w:rFonts w:ascii="Times New Roman" w:eastAsia="Times New Roman" w:hAnsi="Times New Roman" w:cs="Times New Roman"/>
          <w:lang w:val="es-ES_tradnl"/>
        </w:rPr>
      </w:pPr>
      <w:r w:rsidRPr="00645893">
        <w:rPr>
          <w:rFonts w:ascii="Times New Roman" w:eastAsia="Times New Roman" w:hAnsi="Times New Roman" w:cs="Times New Roman"/>
          <w:lang w:val="es-ES_tradnl"/>
        </w:rPr>
        <w:t xml:space="preserve">Rosas, R., &amp; Grau, V. (2014). Aprendizaje implícito y memoria de trabajo: evidencia para postular su separación funcional. </w:t>
      </w:r>
      <w:r w:rsidRPr="00645893">
        <w:rPr>
          <w:rFonts w:ascii="Times New Roman" w:eastAsia="Times New Roman" w:hAnsi="Times New Roman" w:cs="Times New Roman"/>
          <w:i/>
          <w:iCs/>
          <w:lang w:val="es-ES_tradnl"/>
        </w:rPr>
        <w:t>Estudios de Psicología</w:t>
      </w:r>
      <w:r w:rsidRPr="00645893">
        <w:rPr>
          <w:rFonts w:ascii="Times New Roman" w:eastAsia="Times New Roman" w:hAnsi="Times New Roman" w:cs="Times New Roman"/>
          <w:lang w:val="es-ES_tradnl"/>
        </w:rPr>
        <w:t xml:space="preserve">, </w:t>
      </w:r>
      <w:r w:rsidRPr="00645893">
        <w:rPr>
          <w:rFonts w:ascii="Times New Roman" w:eastAsia="Times New Roman" w:hAnsi="Times New Roman" w:cs="Times New Roman"/>
          <w:i/>
          <w:iCs/>
          <w:lang w:val="es-ES_tradnl"/>
        </w:rPr>
        <w:t>23</w:t>
      </w:r>
      <w:r w:rsidRPr="00645893">
        <w:rPr>
          <w:rFonts w:ascii="Times New Roman" w:eastAsia="Times New Roman" w:hAnsi="Times New Roman" w:cs="Times New Roman"/>
          <w:lang w:val="es-ES_tradnl"/>
        </w:rPr>
        <w:t>(2), 251–272.</w:t>
      </w:r>
    </w:p>
    <w:p w14:paraId="65A82B24" w14:textId="3C01F781" w:rsidR="00845F63" w:rsidRPr="00645893" w:rsidRDefault="00845F63" w:rsidP="00845F63">
      <w:pPr>
        <w:pStyle w:val="Prrafodelista"/>
        <w:numPr>
          <w:ilvl w:val="1"/>
          <w:numId w:val="12"/>
        </w:numPr>
        <w:spacing w:line="360" w:lineRule="auto"/>
        <w:rPr>
          <w:rFonts w:ascii="Times New Roman" w:hAnsi="Times New Roman" w:cs="Times New Roman"/>
          <w:lang w:val="es-ES_tradnl"/>
        </w:rPr>
      </w:pPr>
      <w:r w:rsidRPr="00645893">
        <w:rPr>
          <w:rFonts w:ascii="Times New Roman" w:hAnsi="Times New Roman" w:cs="Times New Roman"/>
          <w:lang w:val="es-ES_tradnl"/>
        </w:rPr>
        <w:t>Capítulo</w:t>
      </w:r>
      <w:r w:rsidR="008067C5" w:rsidRPr="00645893">
        <w:rPr>
          <w:rFonts w:ascii="Times New Roman" w:hAnsi="Times New Roman" w:cs="Times New Roman"/>
          <w:lang w:val="es-ES_tradnl"/>
        </w:rPr>
        <w:t xml:space="preserve"> de libro</w:t>
      </w:r>
      <w:r w:rsidRPr="00645893">
        <w:rPr>
          <w:rFonts w:ascii="Times New Roman" w:hAnsi="Times New Roman" w:cs="Times New Roman"/>
          <w:lang w:val="es-ES_tradnl"/>
        </w:rPr>
        <w:t>:</w:t>
      </w:r>
    </w:p>
    <w:p w14:paraId="4581614C" w14:textId="0C377177" w:rsidR="009C042C" w:rsidRPr="00645893" w:rsidRDefault="009C042C" w:rsidP="009C042C">
      <w:pPr>
        <w:spacing w:line="480" w:lineRule="auto"/>
        <w:ind w:left="1797" w:hanging="720"/>
        <w:rPr>
          <w:rFonts w:ascii="Times New Roman" w:eastAsia="Times New Roman" w:hAnsi="Times New Roman" w:cs="Times New Roman"/>
          <w:lang w:val="es-ES_tradnl"/>
        </w:rPr>
      </w:pPr>
      <w:r w:rsidRPr="00645893">
        <w:rPr>
          <w:rFonts w:ascii="Times New Roman" w:eastAsia="Times New Roman" w:hAnsi="Times New Roman" w:cs="Times New Roman"/>
          <w:lang w:val="es-ES_tradnl"/>
        </w:rPr>
        <w:t>Rojas-Drummo</w:t>
      </w:r>
      <w:r w:rsidR="005F588A">
        <w:rPr>
          <w:rFonts w:ascii="Times New Roman" w:eastAsia="Times New Roman" w:hAnsi="Times New Roman" w:cs="Times New Roman"/>
          <w:lang w:val="es-ES_tradnl"/>
        </w:rPr>
        <w:t>n</w:t>
      </w:r>
      <w:bookmarkStart w:id="0" w:name="_GoBack"/>
      <w:bookmarkEnd w:id="0"/>
      <w:r w:rsidRPr="00645893">
        <w:rPr>
          <w:rFonts w:ascii="Times New Roman" w:eastAsia="Times New Roman" w:hAnsi="Times New Roman" w:cs="Times New Roman"/>
          <w:lang w:val="es-ES_tradnl"/>
        </w:rPr>
        <w:t xml:space="preserve">d, S., Márquez, A. M., Pedraza, H., Ríos, R. M., Vélez, M., &amp; Hernández, J. (2016). Innovando en el aula a través de un programa de formación docente en la práctica. In J. Manzi &amp; R. M. García (Eds.), </w:t>
      </w:r>
      <w:r w:rsidRPr="00645893">
        <w:rPr>
          <w:rFonts w:ascii="Times New Roman" w:eastAsia="Times New Roman" w:hAnsi="Times New Roman" w:cs="Times New Roman"/>
          <w:i/>
          <w:iCs/>
          <w:lang w:val="es-ES_tradnl"/>
        </w:rPr>
        <w:t>Abriendo las puertas del aula. Transformación de las prácticas docentes.</w:t>
      </w:r>
      <w:r w:rsidRPr="00645893">
        <w:rPr>
          <w:rFonts w:ascii="Times New Roman" w:eastAsia="Times New Roman" w:hAnsi="Times New Roman" w:cs="Times New Roman"/>
          <w:lang w:val="es-ES_tradnl"/>
        </w:rPr>
        <w:t xml:space="preserve"> (pp. 615–646). Santiago: Universidad Católica de Chile, Centro UC.</w:t>
      </w:r>
    </w:p>
    <w:p w14:paraId="25DAA42B" w14:textId="77777777" w:rsidR="00A24564" w:rsidRPr="00645893" w:rsidRDefault="00A24564" w:rsidP="00A24564">
      <w:pPr>
        <w:spacing w:line="360" w:lineRule="auto"/>
        <w:rPr>
          <w:rFonts w:ascii="Times New Roman" w:hAnsi="Times New Roman" w:cs="Times New Roman"/>
          <w:lang w:val="es-ES_tradnl"/>
        </w:rPr>
      </w:pPr>
    </w:p>
    <w:p w14:paraId="796B0028" w14:textId="1BA00AF6" w:rsidR="00845F63" w:rsidRPr="00645893" w:rsidRDefault="00845F63" w:rsidP="00845F63">
      <w:pPr>
        <w:spacing w:line="360" w:lineRule="auto"/>
        <w:ind w:left="720"/>
        <w:rPr>
          <w:rFonts w:ascii="Times New Roman" w:hAnsi="Times New Roman" w:cs="Times New Roman"/>
          <w:lang w:val="es-ES_tradnl"/>
        </w:rPr>
      </w:pPr>
      <w:r w:rsidRPr="00645893">
        <w:rPr>
          <w:rFonts w:ascii="Times New Roman" w:hAnsi="Times New Roman" w:cs="Times New Roman"/>
          <w:lang w:val="es-ES_tradnl"/>
        </w:rPr>
        <w:t>En caso de tener dudas de cómo se cita algún tipo de fuente (videos, conferencias, blogs, etc.), consultar el manual</w:t>
      </w:r>
      <w:r w:rsidR="00A24564" w:rsidRPr="00645893">
        <w:rPr>
          <w:rFonts w:ascii="Times New Roman" w:hAnsi="Times New Roman" w:cs="Times New Roman"/>
          <w:lang w:val="es-ES_tradnl"/>
        </w:rPr>
        <w:t xml:space="preserve"> APA más reciente</w:t>
      </w:r>
      <w:r w:rsidR="00AB6489" w:rsidRPr="00645893">
        <w:rPr>
          <w:rFonts w:ascii="Times New Roman" w:hAnsi="Times New Roman" w:cs="Times New Roman"/>
          <w:lang w:val="es-ES_tradnl"/>
        </w:rPr>
        <w:t xml:space="preserve"> (actualmente es la 6ta edición)</w:t>
      </w:r>
      <w:r w:rsidRPr="00645893">
        <w:rPr>
          <w:rFonts w:ascii="Times New Roman" w:hAnsi="Times New Roman" w:cs="Times New Roman"/>
          <w:lang w:val="es-ES_tradnl"/>
        </w:rPr>
        <w:t>.</w:t>
      </w:r>
    </w:p>
    <w:p w14:paraId="66E9BC7B" w14:textId="77777777" w:rsidR="00B35B72" w:rsidRPr="00645893" w:rsidRDefault="00B35B72" w:rsidP="00B35B72">
      <w:pPr>
        <w:pStyle w:val="Prrafodelista"/>
        <w:spacing w:line="360" w:lineRule="auto"/>
        <w:rPr>
          <w:rFonts w:ascii="Times New Roman" w:hAnsi="Times New Roman" w:cs="Times New Roman"/>
          <w:lang w:val="es-ES_tradnl"/>
        </w:rPr>
      </w:pPr>
    </w:p>
    <w:p w14:paraId="0BEA138A" w14:textId="2DFC3CC5" w:rsidR="004F2EF1" w:rsidRPr="00645893" w:rsidRDefault="004F2EF1" w:rsidP="00370AE8">
      <w:pPr>
        <w:pStyle w:val="Prrafodelista"/>
        <w:numPr>
          <w:ilvl w:val="0"/>
          <w:numId w:val="5"/>
        </w:numPr>
        <w:spacing w:line="360" w:lineRule="auto"/>
        <w:rPr>
          <w:rFonts w:ascii="Times New Roman" w:hAnsi="Times New Roman" w:cs="Times New Roman"/>
          <w:b/>
          <w:lang w:val="es-ES_tradnl"/>
        </w:rPr>
      </w:pPr>
      <w:r w:rsidRPr="00645893">
        <w:rPr>
          <w:rFonts w:ascii="Times New Roman" w:hAnsi="Times New Roman" w:cs="Times New Roman"/>
          <w:b/>
          <w:lang w:val="es-ES_tradnl"/>
        </w:rPr>
        <w:t>ANEXOS</w:t>
      </w:r>
    </w:p>
    <w:p w14:paraId="62ED315C" w14:textId="1FB4DF5C" w:rsidR="00B35B72" w:rsidRPr="00645893" w:rsidRDefault="00B35B72" w:rsidP="00B35B72">
      <w:pPr>
        <w:pStyle w:val="Prrafodelista"/>
        <w:numPr>
          <w:ilvl w:val="0"/>
          <w:numId w:val="12"/>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Apoyan o amplían la información presentada en el estudio. </w:t>
      </w:r>
    </w:p>
    <w:p w14:paraId="3E13FBEF" w14:textId="2139ABE1" w:rsidR="00B35B72" w:rsidRPr="00645893" w:rsidRDefault="00B35B72" w:rsidP="00B35B72">
      <w:pPr>
        <w:pStyle w:val="Prrafodelista"/>
        <w:numPr>
          <w:ilvl w:val="0"/>
          <w:numId w:val="12"/>
        </w:numPr>
        <w:spacing w:line="360" w:lineRule="auto"/>
        <w:rPr>
          <w:rFonts w:ascii="Times New Roman" w:hAnsi="Times New Roman" w:cs="Times New Roman"/>
          <w:b/>
          <w:lang w:val="es-ES_tradnl"/>
        </w:rPr>
      </w:pPr>
      <w:r w:rsidRPr="00645893">
        <w:rPr>
          <w:rFonts w:ascii="Times New Roman" w:hAnsi="Times New Roman" w:cs="Times New Roman"/>
          <w:lang w:val="es-ES_tradnl"/>
        </w:rPr>
        <w:t>Deben registrarse en el índice distinguidos por letras mayúsculas (A, B, C) y tener una fuente de consulta.</w:t>
      </w:r>
    </w:p>
    <w:p w14:paraId="3C8393E1" w14:textId="25C7A000" w:rsidR="00B35B72" w:rsidRPr="00645893" w:rsidRDefault="00B35B72" w:rsidP="00B35B72">
      <w:pPr>
        <w:pStyle w:val="Prrafodelista"/>
        <w:numPr>
          <w:ilvl w:val="0"/>
          <w:numId w:val="12"/>
        </w:numPr>
        <w:spacing w:line="360" w:lineRule="auto"/>
        <w:rPr>
          <w:rFonts w:ascii="Times New Roman" w:hAnsi="Times New Roman" w:cs="Times New Roman"/>
          <w:b/>
          <w:lang w:val="es-ES_tradnl"/>
        </w:rPr>
      </w:pPr>
      <w:r w:rsidRPr="00645893">
        <w:rPr>
          <w:rFonts w:ascii="Times New Roman" w:hAnsi="Times New Roman" w:cs="Times New Roman"/>
          <w:lang w:val="es-ES_tradnl"/>
        </w:rPr>
        <w:t xml:space="preserve">Incluye: cuestionarios, fotografías, esquemas, instrumentos, etc. </w:t>
      </w:r>
    </w:p>
    <w:p w14:paraId="741B3BE4" w14:textId="77777777" w:rsidR="00C8453F" w:rsidRPr="00645893" w:rsidRDefault="00C8453F">
      <w:pPr>
        <w:rPr>
          <w:rFonts w:ascii="Times New Roman" w:hAnsi="Times New Roman" w:cs="Times New Roman"/>
          <w:b/>
          <w:lang w:val="es-ES_tradnl"/>
        </w:rPr>
      </w:pPr>
    </w:p>
    <w:p w14:paraId="2F2E0167" w14:textId="77777777" w:rsidR="00F63417" w:rsidRPr="00645893" w:rsidRDefault="009B1A01" w:rsidP="00F63417">
      <w:pPr>
        <w:spacing w:line="360" w:lineRule="auto"/>
        <w:rPr>
          <w:rFonts w:ascii="Times New Roman" w:hAnsi="Times New Roman" w:cs="Times New Roman"/>
          <w:b/>
          <w:lang w:val="es-ES_tradnl"/>
        </w:rPr>
      </w:pPr>
      <w:r w:rsidRPr="00645893">
        <w:rPr>
          <w:rFonts w:ascii="Times New Roman" w:hAnsi="Times New Roman" w:cs="Times New Roman"/>
          <w:b/>
          <w:lang w:val="es-ES_tradnl"/>
        </w:rPr>
        <w:t>Bibliografía</w:t>
      </w:r>
    </w:p>
    <w:p w14:paraId="682BC25A" w14:textId="54182CB4" w:rsidR="009B1A01" w:rsidRPr="00645893" w:rsidRDefault="009B1A01" w:rsidP="00645893">
      <w:pPr>
        <w:pStyle w:val="Bibliografa"/>
        <w:rPr>
          <w:rFonts w:ascii="Times New Roman" w:hAnsi="Times New Roman" w:cs="Times New Roman"/>
          <w:b/>
          <w:lang w:val="es-ES_tradnl"/>
        </w:rPr>
      </w:pPr>
      <w:r w:rsidRPr="00645893">
        <w:rPr>
          <w:rFonts w:ascii="Times New Roman" w:hAnsi="Times New Roman" w:cs="Times New Roman"/>
          <w:b/>
          <w:lang w:val="es-ES_tradnl"/>
        </w:rPr>
        <w:fldChar w:fldCharType="begin"/>
      </w:r>
      <w:r w:rsidR="00845F63" w:rsidRPr="00645893">
        <w:rPr>
          <w:rFonts w:ascii="Times New Roman" w:hAnsi="Times New Roman" w:cs="Times New Roman"/>
          <w:b/>
          <w:lang w:val="es-ES_tradnl"/>
        </w:rPr>
        <w:instrText xml:space="preserve"> ADDIN ZOTERO_BIBL {"custom":[]} CSL_BIBLIOGRAPHY </w:instrText>
      </w:r>
      <w:r w:rsidRPr="00645893">
        <w:rPr>
          <w:rFonts w:ascii="Times New Roman" w:hAnsi="Times New Roman" w:cs="Times New Roman"/>
          <w:b/>
          <w:lang w:val="es-ES_tradnl"/>
        </w:rPr>
        <w:fldChar w:fldCharType="separate"/>
      </w:r>
      <w:r w:rsidR="0087238D" w:rsidRPr="00645893">
        <w:rPr>
          <w:rFonts w:ascii="Times New Roman" w:hAnsi="Times New Roman" w:cs="Times New Roman"/>
          <w:lang w:val="es-ES_tradnl"/>
        </w:rPr>
        <w:t xml:space="preserve">American Psychological Association. (2010). </w:t>
      </w:r>
      <w:r w:rsidR="0087238D" w:rsidRPr="00645893">
        <w:rPr>
          <w:rFonts w:ascii="Times New Roman" w:hAnsi="Times New Roman" w:cs="Times New Roman"/>
          <w:i/>
          <w:iCs/>
          <w:lang w:val="es-ES_tradnl"/>
        </w:rPr>
        <w:t>Publication Manual of the American Psychological Association</w:t>
      </w:r>
      <w:r w:rsidR="0087238D" w:rsidRPr="00645893">
        <w:rPr>
          <w:rFonts w:ascii="Times New Roman" w:hAnsi="Times New Roman" w:cs="Times New Roman"/>
          <w:lang w:val="es-ES_tradnl"/>
        </w:rPr>
        <w:t xml:space="preserve"> (6th ed.). Washington, DC: American Psychological Association.</w:t>
      </w:r>
      <w:r w:rsidRPr="00645893">
        <w:rPr>
          <w:rFonts w:ascii="Times New Roman" w:hAnsi="Times New Roman" w:cs="Times New Roman"/>
          <w:b/>
          <w:lang w:val="es-ES_tradnl"/>
        </w:rPr>
        <w:fldChar w:fldCharType="end"/>
      </w:r>
    </w:p>
    <w:sectPr w:rsidR="009B1A01" w:rsidRPr="00645893" w:rsidSect="005A41DE">
      <w:footerReference w:type="even" r:id="rId8"/>
      <w:footerReference w:type="default" r:id="rId9"/>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A12BF" w14:textId="77777777" w:rsidR="009623EC" w:rsidRDefault="009623EC" w:rsidP="008F60DE">
      <w:r>
        <w:separator/>
      </w:r>
    </w:p>
  </w:endnote>
  <w:endnote w:type="continuationSeparator" w:id="0">
    <w:p w14:paraId="2872068C" w14:textId="77777777" w:rsidR="009623EC" w:rsidRDefault="009623EC" w:rsidP="008F6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CB1C6E" w14:textId="77777777" w:rsidR="0054013C" w:rsidRDefault="0054013C" w:rsidP="009820A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40E67A6" w14:textId="77777777" w:rsidR="0054013C" w:rsidRDefault="0054013C" w:rsidP="008F60DE">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173FC" w14:textId="77777777" w:rsidR="0054013C" w:rsidRDefault="0054013C" w:rsidP="009820A3">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623EC">
      <w:rPr>
        <w:rStyle w:val="Nmerodepgina"/>
        <w:noProof/>
      </w:rPr>
      <w:t>1</w:t>
    </w:r>
    <w:r>
      <w:rPr>
        <w:rStyle w:val="Nmerodepgina"/>
      </w:rPr>
      <w:fldChar w:fldCharType="end"/>
    </w:r>
  </w:p>
  <w:p w14:paraId="18CB95D7" w14:textId="77777777" w:rsidR="0054013C" w:rsidRDefault="0054013C" w:rsidP="008F60DE">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61E0EF" w14:textId="77777777" w:rsidR="009623EC" w:rsidRDefault="009623EC" w:rsidP="008F60DE">
      <w:r>
        <w:separator/>
      </w:r>
    </w:p>
  </w:footnote>
  <w:footnote w:type="continuationSeparator" w:id="0">
    <w:p w14:paraId="1162CC45" w14:textId="77777777" w:rsidR="009623EC" w:rsidRDefault="009623EC" w:rsidP="008F60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269B8"/>
    <w:multiLevelType w:val="hybridMultilevel"/>
    <w:tmpl w:val="61AEC5A0"/>
    <w:lvl w:ilvl="0" w:tplc="04090003">
      <w:start w:val="1"/>
      <w:numFmt w:val="bullet"/>
      <w:lvlText w:val="o"/>
      <w:lvlJc w:val="left"/>
      <w:pPr>
        <w:ind w:left="1440" w:hanging="360"/>
      </w:pPr>
      <w:rPr>
        <w:rFonts w:ascii="Courier New" w:hAnsi="Courier New"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B5B410E"/>
    <w:multiLevelType w:val="hybridMultilevel"/>
    <w:tmpl w:val="D938F5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0647EC"/>
    <w:multiLevelType w:val="hybridMultilevel"/>
    <w:tmpl w:val="C97AD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592ED0"/>
    <w:multiLevelType w:val="hybridMultilevel"/>
    <w:tmpl w:val="2AB6CE94"/>
    <w:lvl w:ilvl="0" w:tplc="BE34587A">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88E25AF"/>
    <w:multiLevelType w:val="hybridMultilevel"/>
    <w:tmpl w:val="DE6A4508"/>
    <w:lvl w:ilvl="0" w:tplc="BE34587A">
      <w:start w:val="3"/>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213F2603"/>
    <w:multiLevelType w:val="hybridMultilevel"/>
    <w:tmpl w:val="CFE666C8"/>
    <w:lvl w:ilvl="0" w:tplc="BE34587A">
      <w:start w:val="3"/>
      <w:numFmt w:val="bullet"/>
      <w:lvlText w:val="-"/>
      <w:lvlJc w:val="left"/>
      <w:pPr>
        <w:ind w:left="2160" w:hanging="360"/>
      </w:pPr>
      <w:rPr>
        <w:rFonts w:ascii="Times New Roman" w:eastAsiaTheme="minorEastAsia" w:hAnsi="Times New Roman" w:cs="Times New Roman"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22C76280"/>
    <w:multiLevelType w:val="hybridMultilevel"/>
    <w:tmpl w:val="39C46078"/>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13121D"/>
    <w:multiLevelType w:val="hybridMultilevel"/>
    <w:tmpl w:val="5166478A"/>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5B97154"/>
    <w:multiLevelType w:val="hybridMultilevel"/>
    <w:tmpl w:val="E87A4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A2577CA"/>
    <w:multiLevelType w:val="hybridMultilevel"/>
    <w:tmpl w:val="A2FC11A2"/>
    <w:lvl w:ilvl="0" w:tplc="BE34587A">
      <w:start w:val="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5F95A51"/>
    <w:multiLevelType w:val="hybridMultilevel"/>
    <w:tmpl w:val="40EAC6F0"/>
    <w:lvl w:ilvl="0" w:tplc="BE34587A">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83F7A6A"/>
    <w:multiLevelType w:val="hybridMultilevel"/>
    <w:tmpl w:val="179AC3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8E6317"/>
    <w:multiLevelType w:val="hybridMultilevel"/>
    <w:tmpl w:val="80CC94D0"/>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430F47B1"/>
    <w:multiLevelType w:val="hybridMultilevel"/>
    <w:tmpl w:val="45BA6C2A"/>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155E11"/>
    <w:multiLevelType w:val="hybridMultilevel"/>
    <w:tmpl w:val="EC90DCDC"/>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9A04AA4"/>
    <w:multiLevelType w:val="hybridMultilevel"/>
    <w:tmpl w:val="6F963786"/>
    <w:lvl w:ilvl="0" w:tplc="BE34587A">
      <w:start w:val="3"/>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4DEA500E"/>
    <w:multiLevelType w:val="hybridMultilevel"/>
    <w:tmpl w:val="F8A6B8D4"/>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185915"/>
    <w:multiLevelType w:val="hybridMultilevel"/>
    <w:tmpl w:val="4E0EDEDE"/>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6C6666"/>
    <w:multiLevelType w:val="hybridMultilevel"/>
    <w:tmpl w:val="53EE5F0A"/>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5D6897"/>
    <w:multiLevelType w:val="hybridMultilevel"/>
    <w:tmpl w:val="64B25FFE"/>
    <w:lvl w:ilvl="0" w:tplc="BE34587A">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99725F3"/>
    <w:multiLevelType w:val="hybridMultilevel"/>
    <w:tmpl w:val="3E7A1BD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C164D3"/>
    <w:multiLevelType w:val="hybridMultilevel"/>
    <w:tmpl w:val="5ED44CCE"/>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A970B4"/>
    <w:multiLevelType w:val="hybridMultilevel"/>
    <w:tmpl w:val="EE0E37F0"/>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5312455"/>
    <w:multiLevelType w:val="hybridMultilevel"/>
    <w:tmpl w:val="BF78D502"/>
    <w:lvl w:ilvl="0" w:tplc="BE34587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5A80F35"/>
    <w:multiLevelType w:val="hybridMultilevel"/>
    <w:tmpl w:val="0E949B5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799A681D"/>
    <w:multiLevelType w:val="hybridMultilevel"/>
    <w:tmpl w:val="BEE29474"/>
    <w:lvl w:ilvl="0" w:tplc="BE34587A">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AE16885"/>
    <w:multiLevelType w:val="hybridMultilevel"/>
    <w:tmpl w:val="B45A6DD6"/>
    <w:lvl w:ilvl="0" w:tplc="BE34587A">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3"/>
  </w:num>
  <w:num w:numId="3">
    <w:abstractNumId w:val="7"/>
  </w:num>
  <w:num w:numId="4">
    <w:abstractNumId w:val="1"/>
  </w:num>
  <w:num w:numId="5">
    <w:abstractNumId w:val="11"/>
  </w:num>
  <w:num w:numId="6">
    <w:abstractNumId w:val="18"/>
  </w:num>
  <w:num w:numId="7">
    <w:abstractNumId w:val="16"/>
  </w:num>
  <w:num w:numId="8">
    <w:abstractNumId w:val="13"/>
  </w:num>
  <w:num w:numId="9">
    <w:abstractNumId w:val="22"/>
  </w:num>
  <w:num w:numId="10">
    <w:abstractNumId w:val="6"/>
  </w:num>
  <w:num w:numId="11">
    <w:abstractNumId w:val="19"/>
  </w:num>
  <w:num w:numId="12">
    <w:abstractNumId w:val="26"/>
  </w:num>
  <w:num w:numId="13">
    <w:abstractNumId w:val="4"/>
  </w:num>
  <w:num w:numId="14">
    <w:abstractNumId w:val="5"/>
  </w:num>
  <w:num w:numId="15">
    <w:abstractNumId w:val="12"/>
  </w:num>
  <w:num w:numId="16">
    <w:abstractNumId w:val="15"/>
  </w:num>
  <w:num w:numId="17">
    <w:abstractNumId w:val="14"/>
  </w:num>
  <w:num w:numId="18">
    <w:abstractNumId w:val="9"/>
  </w:num>
  <w:num w:numId="19">
    <w:abstractNumId w:val="10"/>
  </w:num>
  <w:num w:numId="20">
    <w:abstractNumId w:val="17"/>
  </w:num>
  <w:num w:numId="21">
    <w:abstractNumId w:val="8"/>
  </w:num>
  <w:num w:numId="22">
    <w:abstractNumId w:val="25"/>
  </w:num>
  <w:num w:numId="23">
    <w:abstractNumId w:val="21"/>
  </w:num>
  <w:num w:numId="24">
    <w:abstractNumId w:val="2"/>
  </w:num>
  <w:num w:numId="25">
    <w:abstractNumId w:val="20"/>
  </w:num>
  <w:num w:numId="26">
    <w:abstractNumId w:val="24"/>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0D5E"/>
    <w:rsid w:val="00004F98"/>
    <w:rsid w:val="00130D5E"/>
    <w:rsid w:val="00246D7B"/>
    <w:rsid w:val="00252FB5"/>
    <w:rsid w:val="002C04B6"/>
    <w:rsid w:val="00312B31"/>
    <w:rsid w:val="00370AE8"/>
    <w:rsid w:val="00386A13"/>
    <w:rsid w:val="003B60E2"/>
    <w:rsid w:val="003F472E"/>
    <w:rsid w:val="004F2EF1"/>
    <w:rsid w:val="0052188A"/>
    <w:rsid w:val="0054013C"/>
    <w:rsid w:val="005A41DE"/>
    <w:rsid w:val="005F588A"/>
    <w:rsid w:val="006031CA"/>
    <w:rsid w:val="00645893"/>
    <w:rsid w:val="00777A34"/>
    <w:rsid w:val="007E2E9C"/>
    <w:rsid w:val="007E3821"/>
    <w:rsid w:val="008067C5"/>
    <w:rsid w:val="00845F63"/>
    <w:rsid w:val="00852B72"/>
    <w:rsid w:val="00867112"/>
    <w:rsid w:val="0087238D"/>
    <w:rsid w:val="008F60DE"/>
    <w:rsid w:val="00907545"/>
    <w:rsid w:val="009249D7"/>
    <w:rsid w:val="0093589A"/>
    <w:rsid w:val="009623EC"/>
    <w:rsid w:val="009820A3"/>
    <w:rsid w:val="009A50CA"/>
    <w:rsid w:val="009B1A01"/>
    <w:rsid w:val="009C042C"/>
    <w:rsid w:val="00A24564"/>
    <w:rsid w:val="00A63740"/>
    <w:rsid w:val="00A86EA5"/>
    <w:rsid w:val="00AB6489"/>
    <w:rsid w:val="00AF7F76"/>
    <w:rsid w:val="00B15A2B"/>
    <w:rsid w:val="00B35B72"/>
    <w:rsid w:val="00B66C11"/>
    <w:rsid w:val="00C72BD9"/>
    <w:rsid w:val="00C8453F"/>
    <w:rsid w:val="00CB5045"/>
    <w:rsid w:val="00D02741"/>
    <w:rsid w:val="00EA57D7"/>
    <w:rsid w:val="00EB5BFB"/>
    <w:rsid w:val="00EF0343"/>
    <w:rsid w:val="00F63417"/>
    <w:rsid w:val="00F861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9CA84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12B31"/>
    <w:pPr>
      <w:ind w:left="720"/>
      <w:contextualSpacing/>
    </w:pPr>
  </w:style>
  <w:style w:type="paragraph" w:styleId="Bibliografa">
    <w:name w:val="Bibliography"/>
    <w:basedOn w:val="Normal"/>
    <w:next w:val="Normal"/>
    <w:uiPriority w:val="37"/>
    <w:unhideWhenUsed/>
    <w:rsid w:val="009B1A01"/>
    <w:pPr>
      <w:spacing w:line="480" w:lineRule="auto"/>
      <w:ind w:left="720" w:hanging="720"/>
    </w:pPr>
  </w:style>
  <w:style w:type="paragraph" w:styleId="Piedepgina">
    <w:name w:val="footer"/>
    <w:basedOn w:val="Normal"/>
    <w:link w:val="PiedepginaCar"/>
    <w:uiPriority w:val="99"/>
    <w:unhideWhenUsed/>
    <w:rsid w:val="008F60DE"/>
    <w:pPr>
      <w:tabs>
        <w:tab w:val="center" w:pos="4320"/>
        <w:tab w:val="right" w:pos="8640"/>
      </w:tabs>
    </w:pPr>
  </w:style>
  <w:style w:type="character" w:customStyle="1" w:styleId="PiedepginaCar">
    <w:name w:val="Pie de página Car"/>
    <w:basedOn w:val="Fuentedeprrafopredeter"/>
    <w:link w:val="Piedepgina"/>
    <w:uiPriority w:val="99"/>
    <w:rsid w:val="008F60DE"/>
  </w:style>
  <w:style w:type="character" w:styleId="Nmerodepgina">
    <w:name w:val="page number"/>
    <w:basedOn w:val="Fuentedeprrafopredeter"/>
    <w:uiPriority w:val="99"/>
    <w:semiHidden/>
    <w:unhideWhenUsed/>
    <w:rsid w:val="008F60DE"/>
  </w:style>
  <w:style w:type="character" w:customStyle="1" w:styleId="apple-converted-space">
    <w:name w:val="apple-converted-space"/>
    <w:basedOn w:val="Fuentedeprrafopredeter"/>
    <w:rsid w:val="00EA57D7"/>
  </w:style>
  <w:style w:type="character" w:styleId="nfasis">
    <w:name w:val="Emphasis"/>
    <w:basedOn w:val="Fuentedeprrafopredeter"/>
    <w:uiPriority w:val="20"/>
    <w:qFormat/>
    <w:rsid w:val="00A2456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486917">
      <w:bodyDiv w:val="1"/>
      <w:marLeft w:val="0"/>
      <w:marRight w:val="0"/>
      <w:marTop w:val="0"/>
      <w:marBottom w:val="0"/>
      <w:divBdr>
        <w:top w:val="none" w:sz="0" w:space="0" w:color="auto"/>
        <w:left w:val="none" w:sz="0" w:space="0" w:color="auto"/>
        <w:bottom w:val="none" w:sz="0" w:space="0" w:color="auto"/>
        <w:right w:val="none" w:sz="0" w:space="0" w:color="auto"/>
      </w:divBdr>
      <w:divsChild>
        <w:div w:id="1764910635">
          <w:marLeft w:val="0"/>
          <w:marRight w:val="0"/>
          <w:marTop w:val="0"/>
          <w:marBottom w:val="0"/>
          <w:divBdr>
            <w:top w:val="none" w:sz="0" w:space="0" w:color="auto"/>
            <w:left w:val="none" w:sz="0" w:space="0" w:color="auto"/>
            <w:bottom w:val="none" w:sz="0" w:space="0" w:color="auto"/>
            <w:right w:val="none" w:sz="0" w:space="0" w:color="auto"/>
          </w:divBdr>
          <w:divsChild>
            <w:div w:id="159327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0923108">
      <w:bodyDiv w:val="1"/>
      <w:marLeft w:val="0"/>
      <w:marRight w:val="0"/>
      <w:marTop w:val="0"/>
      <w:marBottom w:val="0"/>
      <w:divBdr>
        <w:top w:val="none" w:sz="0" w:space="0" w:color="auto"/>
        <w:left w:val="none" w:sz="0" w:space="0" w:color="auto"/>
        <w:bottom w:val="none" w:sz="0" w:space="0" w:color="auto"/>
        <w:right w:val="none" w:sz="0" w:space="0" w:color="auto"/>
      </w:divBdr>
    </w:div>
    <w:div w:id="675496011">
      <w:bodyDiv w:val="1"/>
      <w:marLeft w:val="0"/>
      <w:marRight w:val="0"/>
      <w:marTop w:val="0"/>
      <w:marBottom w:val="0"/>
      <w:divBdr>
        <w:top w:val="none" w:sz="0" w:space="0" w:color="auto"/>
        <w:left w:val="none" w:sz="0" w:space="0" w:color="auto"/>
        <w:bottom w:val="none" w:sz="0" w:space="0" w:color="auto"/>
        <w:right w:val="none" w:sz="0" w:space="0" w:color="auto"/>
      </w:divBdr>
    </w:div>
    <w:div w:id="1398357844">
      <w:bodyDiv w:val="1"/>
      <w:marLeft w:val="0"/>
      <w:marRight w:val="0"/>
      <w:marTop w:val="0"/>
      <w:marBottom w:val="0"/>
      <w:divBdr>
        <w:top w:val="none" w:sz="0" w:space="0" w:color="auto"/>
        <w:left w:val="none" w:sz="0" w:space="0" w:color="auto"/>
        <w:bottom w:val="none" w:sz="0" w:space="0" w:color="auto"/>
        <w:right w:val="none" w:sz="0" w:space="0" w:color="auto"/>
      </w:divBdr>
    </w:div>
    <w:div w:id="1424179860">
      <w:bodyDiv w:val="1"/>
      <w:marLeft w:val="0"/>
      <w:marRight w:val="0"/>
      <w:marTop w:val="0"/>
      <w:marBottom w:val="0"/>
      <w:divBdr>
        <w:top w:val="none" w:sz="0" w:space="0" w:color="auto"/>
        <w:left w:val="none" w:sz="0" w:space="0" w:color="auto"/>
        <w:bottom w:val="none" w:sz="0" w:space="0" w:color="auto"/>
        <w:right w:val="none" w:sz="0" w:space="0" w:color="auto"/>
      </w:divBdr>
    </w:div>
    <w:div w:id="1504856862">
      <w:bodyDiv w:val="1"/>
      <w:marLeft w:val="0"/>
      <w:marRight w:val="0"/>
      <w:marTop w:val="0"/>
      <w:marBottom w:val="0"/>
      <w:divBdr>
        <w:top w:val="none" w:sz="0" w:space="0" w:color="auto"/>
        <w:left w:val="none" w:sz="0" w:space="0" w:color="auto"/>
        <w:bottom w:val="none" w:sz="0" w:space="0" w:color="auto"/>
        <w:right w:val="none" w:sz="0" w:space="0" w:color="auto"/>
      </w:divBdr>
      <w:divsChild>
        <w:div w:id="1808742743">
          <w:marLeft w:val="0"/>
          <w:marRight w:val="0"/>
          <w:marTop w:val="0"/>
          <w:marBottom w:val="0"/>
          <w:divBdr>
            <w:top w:val="none" w:sz="0" w:space="0" w:color="auto"/>
            <w:left w:val="none" w:sz="0" w:space="0" w:color="auto"/>
            <w:bottom w:val="none" w:sz="0" w:space="0" w:color="auto"/>
            <w:right w:val="none" w:sz="0" w:space="0" w:color="auto"/>
          </w:divBdr>
          <w:divsChild>
            <w:div w:id="50956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359721">
      <w:bodyDiv w:val="1"/>
      <w:marLeft w:val="0"/>
      <w:marRight w:val="0"/>
      <w:marTop w:val="0"/>
      <w:marBottom w:val="0"/>
      <w:divBdr>
        <w:top w:val="none" w:sz="0" w:space="0" w:color="auto"/>
        <w:left w:val="none" w:sz="0" w:space="0" w:color="auto"/>
        <w:bottom w:val="none" w:sz="0" w:space="0" w:color="auto"/>
        <w:right w:val="none" w:sz="0" w:space="0" w:color="auto"/>
      </w:divBdr>
    </w:div>
    <w:div w:id="1789855152">
      <w:bodyDiv w:val="1"/>
      <w:marLeft w:val="0"/>
      <w:marRight w:val="0"/>
      <w:marTop w:val="0"/>
      <w:marBottom w:val="0"/>
      <w:divBdr>
        <w:top w:val="none" w:sz="0" w:space="0" w:color="auto"/>
        <w:left w:val="none" w:sz="0" w:space="0" w:color="auto"/>
        <w:bottom w:val="none" w:sz="0" w:space="0" w:color="auto"/>
        <w:right w:val="none" w:sz="0" w:space="0" w:color="auto"/>
      </w:divBdr>
      <w:divsChild>
        <w:div w:id="748311681">
          <w:marLeft w:val="0"/>
          <w:marRight w:val="0"/>
          <w:marTop w:val="0"/>
          <w:marBottom w:val="0"/>
          <w:divBdr>
            <w:top w:val="none" w:sz="0" w:space="0" w:color="auto"/>
            <w:left w:val="none" w:sz="0" w:space="0" w:color="auto"/>
            <w:bottom w:val="none" w:sz="0" w:space="0" w:color="auto"/>
            <w:right w:val="none" w:sz="0" w:space="0" w:color="auto"/>
          </w:divBdr>
          <w:divsChild>
            <w:div w:id="19839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3A9FF-E19D-324E-AF0A-80B4949B0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7</Pages>
  <Words>2613</Words>
  <Characters>14375</Characters>
  <Application>Microsoft Macintosh Word</Application>
  <DocSecurity>0</DocSecurity>
  <Lines>119</Lines>
  <Paragraphs>33</Paragraphs>
  <ScaleCrop>false</ScaleCrop>
  <Company>UNAM</Company>
  <LinksUpToDate>false</LinksUpToDate>
  <CharactersWithSpaces>16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ía José Barrera Olmedo</dc:creator>
  <cp:keywords/>
  <dc:description/>
  <cp:lastModifiedBy>Maria Jose Barrera</cp:lastModifiedBy>
  <cp:revision>14</cp:revision>
  <dcterms:created xsi:type="dcterms:W3CDTF">2017-07-18T03:00:00Z</dcterms:created>
  <dcterms:modified xsi:type="dcterms:W3CDTF">2018-08-0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qtY8bH6"/&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